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9E7970" w14:textId="0968E435" w:rsidR="00274F73" w:rsidRDefault="00D32638" w:rsidP="00274F73">
      <w:pPr>
        <w:pStyle w:val="Heading1"/>
      </w:pPr>
      <w:r>
        <w:t>Introduction</w:t>
      </w:r>
    </w:p>
    <w:p w14:paraId="7B52289A" w14:textId="77777777" w:rsidR="00D32638" w:rsidRPr="00D32638" w:rsidRDefault="00D32638" w:rsidP="00D32638"/>
    <w:p w14:paraId="370D5082" w14:textId="6604DBE1" w:rsidR="0031373F" w:rsidRDefault="001C263B" w:rsidP="00777625">
      <w:pPr>
        <w:jc w:val="both"/>
      </w:pPr>
      <w:r>
        <w:t xml:space="preserve">We are constantly immersed in complex, dynamic environments </w:t>
      </w:r>
      <w:r w:rsidR="00EC6B61">
        <w:t xml:space="preserve">that require us to interact with moving objects, for example when </w:t>
      </w:r>
      <w:r>
        <w:t xml:space="preserve">passing, setting, and </w:t>
      </w:r>
      <w:r w:rsidR="00EC6B61">
        <w:t xml:space="preserve">hitting </w:t>
      </w:r>
      <w:r>
        <w:t>a volleyball</w:t>
      </w:r>
      <w:r w:rsidR="0031373F">
        <w:t>,</w:t>
      </w:r>
      <w:r w:rsidR="00EC6B61">
        <w:t xml:space="preserve"> or</w:t>
      </w:r>
      <w:r>
        <w:t xml:space="preserve"> deciding whether we can make a safe left-turn before another car reaches the intersection</w:t>
      </w:r>
      <w:r w:rsidR="00EC6B61">
        <w:t>. In such situations, it can often be important to predict how objects in our environment will behave over the next few moments. Predictions allow us, for example, to time our actions accurately despite neural delays</w:t>
      </w:r>
      <w:r w:rsidR="005B08FA">
        <w:t xml:space="preserve"> </w:t>
      </w:r>
      <w:r w:rsidR="005B08FA">
        <w:fldChar w:fldCharType="begin" w:fldLock="1"/>
      </w:r>
      <w:r w:rsidR="00667F09">
        <w:instrText>ADDIN CSL_CITATION {"citationItems":[{"id":"ITEM-1","itemData":{"DOI":"10.1152/jn.1998.79.6.3272","ISSN":"00223077","PMID":"9636126","abstract":"The onset latencies of single-unit response evoked by flashing visual stimuli were measured in the parvocellular (P and magnocellular (M) layers of the dorsal lateral geniculate nucleus (LGNd) and in cortical visual areas V1, V2, V3, V4, middle temporal area (MT), medial superior temporal area (MST), and in the frontal eye field (FEF) in individual anesthetized monkeys. Identical procedures were carried out to assess latencies in each area, often in the same monkey, thereby permitting direct comparisons of timing across areas. This study presents the visual flash-evoked latencies for cells in areas where such data are common (V1 and V2), and are therefore a good standard, and also in areas where such data are sparse (LGNd M and P layers, MT, V4) or entirely lacking (V3, MST, and FEF in anesthetized preparation). Visual-evoked onset latencies were, on average, 17 ms shorter in the LGNd M layers than in the LGNd P layers. Visual responses occurred in V1 before any other cortical area. The next wave of activation occurred concurrently in areas V3, MT, MST, and FEF. Visual response latencies in areas V2 and V4 were progressively later and more broadly distributed. These differences in the time course of activation across the dorsal and ventral streams provide important temporal constrains on theories of visual processing.","author":[{"dropping-particle":"","family":"Schmolesky","given":"Matthew T.","non-dropping-particle":"","parse-names":false,"suffix":""},{"dropping-particle":"","family":"Wang","given":"Youngchang","non-dropping-particle":"","parse-names":false,"suffix":""},{"dropping-particle":"","family":"Hanes","given":"Doug P.","non-dropping-particle":"","parse-names":false,"suffix":""},{"dropping-particle":"","family":"Thompson","given":"Kirk G.","non-dropping-particle":"","parse-names":false,"suffix":""},{"dropping-particle":"","family":"Leutgeb","given":"Stefan","non-dropping-particle":"","parse-names":false,"suffix":""},{"dropping-particle":"","family":"Schall","given":"Jeffrey D.","non-dropping-particle":"","parse-names":false,"suffix":""},{"dropping-particle":"","family":"Leventhal","given":"Audie G.","non-dropping-particle":"","parse-names":false,"suffix":""}],"container-title":"Journal of Neurophysiology","id":"ITEM-1","issue":"6","issued":{"date-parts":[["1998"]]},"page":"3272-3278","title":"Signal timing access the macaque visual system","type":"article-journal","volume":"79"},"uris":["http://www.mendeley.com/documents/?uuid=39bc0761-489f-447d-b885-67483be37513"]},{"id":"ITEM-2","itemData":{"DOI":"10.1152/jn.1992.68.4.1332","ISSN":"00223077","PMID":"1432087","abstrac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 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uthor":[{"dropping-particle":"","family":"Maunsell","given":"J. H.R.","non-dropping-particle":"","parse-names":false,"suffix":""},{"dropping-particle":"","family":"Gibson","given":"J. R.","non-dropping-particle":"","parse-names":false,"suffix":""}],"container-title":"Journal of Neurophysiology","id":"ITEM-2","issue":"4","issued":{"date-parts":[["1992"]]},"page":"1332-1344","title":"Visual response latencies in striate cortex of the macaque monkey","type":"article-journal","volume":"68"},"uris":["http://www.mendeley.com/documents/?uuid=d64cee5c-8a35-4bb1-9df5-231813f422d7"]},{"id":"ITEM-3","itemData":{"DOI":"10.1152/jn.00508.2004","ISSN":"00223077","PMID":"15548629","abstract":"We describe a new technique that uses the timing of neuronal and behavioral responses to explore the contributions of individual neurons to specific behaviors. The approach uses both the mean neuronal latency and the trial-by-trial covariance between neuronal latency and behavioral response. Reliable measurements of these values were obtained from single-unit recordings made from anterior inferotemporal (AIT) cortex and the frontal eye fields (FEF) in monkeys while they performed a choice reaction time task. These neurophysiological data show that the responses of AIT neurons and some FEF neurons have little covariance with behavioral response, consistent with a largely \"sensory\" response. The responses of another group of FEF neurons with longer mean latency covary tightly with behavioral response, consistent with a largely \"motor\" response. A very small fraction of FEF neurons had responses consistent with an intermediate position in the sensory-motor pathway. These results suggest that this technique is a valuable tool for exploring the functional organization of neuronal circuits that underlie specific behaviors. Copyright © 2005 The American Physiological Society.","author":[{"dropping-particle":"","family":"DiCarlo","given":"James J.","non-dropping-particle":"","parse-names":false,"suffix":""},{"dropping-particle":"","family":"Maunsell","given":"John H.R.","non-dropping-particle":"","parse-names":false,"suffix":""}],"container-title":"Journal of Neurophysiology","id":"ITEM-3","issue":"5","issued":{"date-parts":[["2005"]]},"page":"2974-2986","title":"Using neuronal latency to determine sensory-motor processing pathways in reaction time tasks","type":"article-journal","volume":"93"},"uris":["http://www.mendeley.com/documents/?uuid=8f761c79-c948-41ee-b8d2-7e8cc33f52ba"]}],"mendeley":{"formattedCitation":"(DiCarlo &amp; Maunsell, 2005; Maunsell &amp; Gibson, 1992; Schmolesky et al., 1998)","plainTextFormattedCitation":"(DiCarlo &amp; Maunsell, 2005; Maunsell &amp; Gibson, 1992; Schmolesky et al., 1998)","previouslyFormattedCitation":"(DiCarlo &amp; Maunsell, 2005; Maunsell &amp; Gibson, 1992; Schmolesky et al., 1998)"},"properties":{"noteIndex":0},"schema":"https://github.com/citation-style-language/schema/raw/master/csl-citation.json"}</w:instrText>
      </w:r>
      <w:r w:rsidR="005B08FA">
        <w:fldChar w:fldCharType="separate"/>
      </w:r>
      <w:r w:rsidR="005B08FA" w:rsidRPr="005B08FA">
        <w:rPr>
          <w:noProof/>
        </w:rPr>
        <w:t>(DiCarlo &amp; Maunsell, 2005; Maunsell &amp; Gibson, 1992; Schmolesky et al., 1998)</w:t>
      </w:r>
      <w:r w:rsidR="005B08FA">
        <w:fldChar w:fldCharType="end"/>
      </w:r>
      <w:r w:rsidR="005B08FA">
        <w:t xml:space="preserve"> </w:t>
      </w:r>
      <w:r w:rsidR="00EC6B61">
        <w:t xml:space="preserve"> in perceiving moving objects and issuing and executing motor commands </w:t>
      </w:r>
      <w:r w:rsidR="00EC6B61">
        <w:fldChar w:fldCharType="begin" w:fldLock="1"/>
      </w:r>
      <w:r w:rsidR="005B08FA">
        <w:instrText>ADDIN CSL_CITATION {"citationItems":[{"id":"ITEM-1","itemData":{"DOI":"10.1152/jn.00854.2011","ISSN":"0022-3077","abstract":"To intercept or avoid moving objects successfully, we must compensate for the sensorimotor delays associated with visual processing and motor movement. Although straightforward in the case of constant velocity motion, it is unclear how humans compensate for accelerations, as our visual system is relatively poor at detecting changes in velocity. Work on free-falling objects suggests that we are able to predict the effects of gravity, but this represents the most simple, limiting case in which acceleration is constant and motion linear. Here, we show that an internal model also predicts the effects of complex, varying accelerations when they result from lawful interactions with the environment. Participants timed their responses with the arrival of a ball rolling within a tube of various shapes. The pattern of errors indicates that participants were able to compensate for most of the effects of the ball acceleration (</w:instrText>
      </w:r>
      <w:r w:rsidR="005B08FA">
        <w:rPr>
          <w:rFonts w:ascii="Cambria Math" w:hAnsi="Cambria Math" w:cs="Cambria Math"/>
        </w:rPr>
        <w:instrText>∼</w:instrText>
      </w:r>
      <w:r w:rsidR="005B08FA">
        <w:instrText>85%) within a relatively short practice (</w:instrText>
      </w:r>
      <w:r w:rsidR="005B08FA">
        <w:rPr>
          <w:rFonts w:ascii="Cambria Math" w:hAnsi="Cambria Math" w:cs="Cambria Math"/>
        </w:rPr>
        <w:instrText>∼</w:instrText>
      </w:r>
      <w:r w:rsidR="005B08FA">
        <w:instrText>300 trials). Errors on catch trials in which the...","author":[{"dropping-particle":"","family":"Rugy","given":"Aymar","non-dropping-particle":"de","parse-names":false,"suffix":""},{"dropping-particle":"","family":"Marinovic","given":"Welber","non-dropping-particle":"","parse-names":false,"suffix":""},{"dropping-particle":"","family":"Wallis","given":"Guy","non-dropping-particle":"","parse-names":false,"suffix":""}],"container-title":"Journal of Neurophysiology","id":"ITEM-1","issue":"3","issued":{"date-parts":[["2012","2"]]},"page":"766-771","publisher":" American Physiological Society Bethesda, MD","title":"Neural prediction of complex accelerations for object interception","type":"article-journal","volume":"107"},"uris":["http://www.mendeley.com/documents/?uuid=5067a5cd-108c-344b-a4fb-37301af16f1e"]},{"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mendeley":{"formattedCitation":"(de Rugy, Marinovic, &amp; Wallis, 2012; Zago, McIntyre, Senot, &amp; Lacquaniti, 2008)","plainTextFormattedCitation":"(de Rugy, Marinovic, &amp; Wallis, 2012; Zago, McIntyre, Senot, &amp; Lacquaniti, 2008)","previouslyFormattedCitation":"(de Rugy, Marinovic, &amp; Wallis, 2012; Zago, McIntyre, Senot, &amp; Lacquaniti, 2008)"},"properties":{"noteIndex":0},"schema":"https://github.com/citation-style-language/schema/raw/master/csl-citation.json"}</w:instrText>
      </w:r>
      <w:r w:rsidR="00EC6B61">
        <w:fldChar w:fldCharType="separate"/>
      </w:r>
      <w:r w:rsidR="00EC6B61" w:rsidRPr="00EC6B61">
        <w:rPr>
          <w:noProof/>
        </w:rPr>
        <w:t>(de Rugy, Marinovic, &amp; Wallis, 2012; Zago, McIntyre, Senot, &amp; Lacquaniti, 2008)</w:t>
      </w:r>
      <w:r w:rsidR="00EC6B61">
        <w:fldChar w:fldCharType="end"/>
      </w:r>
      <w:r w:rsidR="00EC6B61">
        <w:t>.</w:t>
      </w:r>
      <w:r w:rsidR="00E9382C">
        <w:t xml:space="preserve"> Delays between 100ms and 400ms between visual stimulation and motor response are generally assumed </w:t>
      </w:r>
      <w:r w:rsidR="00E9382C">
        <w:fldChar w:fldCharType="begin" w:fldLock="1"/>
      </w:r>
      <w:r w:rsidR="00952120">
        <w:instrText>ADDIN CSL_CITATION {"citationItems":[{"id":"ITEM-1","itemData":{"DOI":"10.1007/s00221-001-0906-7","ISSN":"00144819","PMID":"11797091","abstract":"This study provides a time frame for the initial trajectory of activation flow along the dorsal and ventral visual processing streams and for the initial activation of prefrontal cortex in the human. We provide evidence that this widespread system of sensory, parietal, and prefrontal areas is activated in less than 30 ms, which is considerably shorter than typically assumed in the human event-related potential (ERP) literature and is consistent with recent intracranial data from macaques. We find a mean onset latency of activity over occipital cortex (C1e) at 56 ms, with dorsolateral frontal cortex subsequently active by just 80 ms. Given that activity in visual sensory areas typically continues for 100-400 ms prior to motor output, this rapid system-wide activation provides a time frame for the initiation of feedback processes onto sensory areas. There is clearly sufficient time for multiple iterations of interactive processing between sensory, parietal, and frontal areas during brief (e.g., 200 ms) periods of information processing preceding motor output. High-density electrical mapping also suggested activation in dorsal stream areas preceding ventral stream areas. Our data suggest that multiple visual generators are active in the latency range of the traditional C1 component of the ERP, which has often been taken to represent V1 activity alone. Based on the temporal pattern of activation shown in primate recordings and the evidence from these human recordings, we propose that only the initial portion of the C1 component (approximately the first 10-15 ms; C1e) is likely to represent a response that is predominated by V1 activity. These data strongly suggest that activity represented in the \"early\" ERP components such as P1 and N1 (and possibly even C1) is likely to reflect relatively late processing, after the initial volley of sensory afference through the visual system and involving top-down influences from parietal and frontal regions.","author":[{"dropping-particle":"","family":"Foxe","given":"John J.","non-dropping-particle":"","parse-names":false,"suffix":""},{"dropping-particle":"V.","family":"Simpson","given":"Gregory","non-dropping-particle":"","parse-names":false,"suffix":""}],"container-title":"Experimental Brain Research","id":"ITEM-1","issue":"1","issued":{"date-parts":[["2002"]]},"page":"139-150","title":"Flow of activation from V1 to frontal cortex in humans: A framework for defining \"early\" visual processing","type":"article-journal","volume":"142"},"uris":["http://www.mendeley.com/documents/?uuid=acc777b8-d1a0-43a4-9638-77858edd74ff"]}],"mendeley":{"formattedCitation":"(Foxe &amp; Simpson, 2002)","plainTextFormattedCitation":"(Foxe &amp; Simpson, 2002)","previouslyFormattedCitation":"(Foxe &amp; Simpson, 2002)"},"properties":{"noteIndex":0},"schema":"https://github.com/citation-style-language/schema/raw/master/csl-citation.json"}</w:instrText>
      </w:r>
      <w:r w:rsidR="00E9382C">
        <w:fldChar w:fldCharType="separate"/>
      </w:r>
      <w:r w:rsidR="00E9382C" w:rsidRPr="00E9382C">
        <w:rPr>
          <w:noProof/>
        </w:rPr>
        <w:t>(Foxe &amp; Simpson, 2002)</w:t>
      </w:r>
      <w:r w:rsidR="00E9382C">
        <w:fldChar w:fldCharType="end"/>
      </w:r>
      <w:r w:rsidR="00E9382C">
        <w:t xml:space="preserve">. Without predicting or anticipating </w:t>
      </w:r>
      <w:r w:rsidR="00C9287E">
        <w:t>motion</w:t>
      </w:r>
      <w:r w:rsidR="00E9382C">
        <w:t xml:space="preserve">, </w:t>
      </w:r>
      <w:r w:rsidR="00C9287E">
        <w:t>we would thus always act on outdated positional information and, for example when attempting to intercept fast moving objects.</w:t>
      </w:r>
      <w:r w:rsidR="00E9382C">
        <w:t xml:space="preserve"> </w:t>
      </w:r>
      <w:r w:rsidR="00C9287E">
        <w:t>Further, and p</w:t>
      </w:r>
      <w:r w:rsidR="005B08FA">
        <w:t>erhaps more obviously, predictions are also important when moving objects are occluded during parts of their trajectory</w:t>
      </w:r>
      <w:r w:rsidR="00952120">
        <w:t xml:space="preserve"> </w:t>
      </w:r>
      <w:r w:rsidR="00952120">
        <w:fldChar w:fldCharType="begin" w:fldLock="1"/>
      </w:r>
      <w:r w:rsidR="00952120">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id":"ITEM-2","itemData":{"DOI":"10.1152/jn.00344.2010","ISBN":"1522-1598 (Electronic)\\r0022-3077 (Linking)","ISSN":"0022-3077","PMID":"21289135","abstract":"Success of motor behavior often depends on the ability to predict the path of moving objects. Here we asked whether tracking a visual object with smooth pursuit eye movements helps to predict its motion direction. We developed a paradigm, \"eye soccer,\" in which observers had to either track or fixate a visual target (ball) and judge whether it would have hit or missed a stationary vertical line segment (goal). Ball and goal were presented briefly for 100-500 ms and disappeared from the screen together before the perceptual judgment was prompted. In pursuit conditions, the ball moved towards the goal; in fixation conditions, the goal moved towards the stationary ball, resulting in similar retinal stimulation during pursuit and fixation. We also tested the condition in which the goal was fixated and the ball moved. Motion direction prediction was significantly better in pursuit than in fixation trials, regardless of whether ball or goal served as fixation target. In both fixation and pursuit trials, prediction performance was better when eye movements were accurate. Performance also increased with shorter ball-goal distance and longer presentation duration. A longer trajectory did not affect performance. During pursuit, an efference copy signal might provide additional motion information, leading to the advantage in motion prediction.","author":[{"dropping-particle":"","family":"Spering","given":"M.","non-dropping-particle":"","parse-names":false,"suffix":""},{"dropping-particle":"","family":"Schutz","given":"A. C.","non-dropping-particle":"","parse-names":false,"suffix":""},{"dropping-particle":"","family":"Braun","given":"D. I.","non-dropping-particle":"","parse-names":false,"suffix":""},{"dropping-particle":"","family":"Gegenfurtner","given":"K. R.","non-dropping-particle":"","parse-names":false,"suffix":""}],"container-title":"Journal of Neurophysiology","id":"ITEM-2","issue":"4","issued":{"date-parts":[["2011"]]},"page":"1756-1767","title":"Keep your eyes on the ball: smooth pursuit eye movements enhance prediction of visual motion","type":"article-journal","volume":"105"},"uris":["http://www.mendeley.com/documents/?uuid=319970e3-4d66-4273-9de9-04dd7b11cfb7"]},{"id":"ITEM-3","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3","issue":"1","issued":{"date-parts":[["2017"]]},"page":"404-415","publisher":"American Physiological Society","title":"Context effects on smooth pursuit and manual interception of a disappearing target","type":"article-journal","volume":"118"},"uris":["http://www.mendeley.com/documents/?uuid=fbff0d9c-e2cb-3912-bda6-f7a446323971"]}],"mendeley":{"formattedCitation":"(Jörges &amp; López-Moliner, 2019; Kreyenmeier, Fooken, &amp; Spering, 2017; Spering, Schutz, Braun, &amp; Gegenfurtner, 2011)","plainTextFormattedCitation":"(Jörges &amp; López-Moliner, 2019; Kreyenmeier, Fooken, &amp; Spering, 2017; Spering, Schutz, Braun, &amp; Gegenfurtner, 2011)","previouslyFormattedCitation":"(Jörges &amp; López-Moliner, 2019; Kreyenmeier, Fooken, &amp; Spering, 2017; Spering, Schutz, Braun, &amp; Gegenfurtner, 2011)"},"properties":{"noteIndex":0},"schema":"https://github.com/citation-style-language/schema/raw/master/csl-citation.json"}</w:instrText>
      </w:r>
      <w:r w:rsidR="00952120">
        <w:fldChar w:fldCharType="separate"/>
      </w:r>
      <w:r w:rsidR="00952120" w:rsidRPr="00952120">
        <w:rPr>
          <w:noProof/>
        </w:rPr>
        <w:t>(Jörges &amp; López-Moliner, 2019; Kreyenmeier, Fooken, &amp; Spering, 2017; Spering, Schutz, Braun, &amp; Gegenfurtner, 2011)</w:t>
      </w:r>
      <w:r w:rsidR="00952120">
        <w:fldChar w:fldCharType="end"/>
      </w:r>
      <w:r w:rsidR="005B08FA">
        <w:t>, or when the observer can’t keep their eyes on the target continuously.</w:t>
      </w:r>
    </w:p>
    <w:p w14:paraId="4E33B92C" w14:textId="5EA0D7DE" w:rsidR="00553D41" w:rsidRDefault="00553D41" w:rsidP="00777625">
      <w:pPr>
        <w:jc w:val="both"/>
      </w:pPr>
      <w:r>
        <w:t>When the observer themsel</w:t>
      </w:r>
      <w:r w:rsidR="00FE2076">
        <w:t>ves</w:t>
      </w:r>
      <w:r>
        <w:t xml:space="preserve"> is moving while</w:t>
      </w:r>
      <w:r w:rsidR="0031373F">
        <w:t xml:space="preserve"> attempting to</w:t>
      </w:r>
      <w:r>
        <w:t xml:space="preserve"> interact with moving objects in their environment, further difficulties arise.</w:t>
      </w:r>
      <w:r w:rsidR="00877693">
        <w:t xml:space="preserve"> Even in the simplest case, when predictions are largel</w:t>
      </w:r>
      <w:r w:rsidR="00877693" w:rsidRPr="00877693">
        <w:t>y</w:t>
      </w:r>
      <w:r w:rsidR="00877693">
        <w:t xml:space="preserve"> unnecessary, the visual system needs to separate retinal motion due to observer motion </w:t>
      </w:r>
      <w:r w:rsidR="0031373F">
        <w:t xml:space="preserve">from </w:t>
      </w:r>
      <w:r w:rsidR="00877693">
        <w:t>retinal motion due to object motion</w:t>
      </w:r>
      <w:r w:rsidR="0031373F">
        <w:t xml:space="preserve"> in order to judge an objects trajectory accurately.</w:t>
      </w:r>
      <w:r w:rsidR="00667F09">
        <w:t xml:space="preserve"> A prominent hypothesis on how this is achieved is the Flow Parsing hypothesis </w:t>
      </w:r>
      <w:r w:rsidR="00667F09">
        <w:fldChar w:fldCharType="begin" w:fldLock="1"/>
      </w:r>
      <w:r w:rsidR="00203050">
        <w:instrText>ADDIN CSL_CITATION {"citationItems":[{"id":"ITEM-1","itemData":{"DOI":"10.1167/13.2.15","ISSN":"15347362","PMID":"23397040","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 © 2013 ARVO.","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d964c580-9213-4a18-bf08-eff5d1a6b0fc"]},{"id":"ITEM-2","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2","issue":"11","issued":{"date-parts":[["2007"]]},"page":"1-11","title":"Perception of object trajectory: Parsing retinal motion into self and object movement components","type":"article-journal","volume":"7"},"uris":["http://www.mendeley.com/documents/?uuid=55b09924-b6ba-4dca-bd34-9551d1a4722a"]},{"id":"ITEM-3","itemData":{"DOI":"10.1016/j.cub.2005.07.020","ISSN":"09609822","PMID":"16051158","author":[{"dropping-particle":"","family":"Rushton","given":"Simon K.","non-dropping-particle":"","parse-names":false,"suffix":""},{"dropping-particle":"","family":"Warren","given":"Paul A.","non-dropping-particle":"","parse-names":false,"suffix":""}],"container-title":"Current Biology","id":"ITEM-3","issue":"14","issued":{"date-parts":[["2005"]]},"page":"542-543","title":"Moving observers, relative retinal motion and the detection of object movement [2]","type":"article","volume":"15"},"uris":["http://www.mendeley.com/documents/?uuid=8b4fadbe-1e97-49a9-8173-5b460b99e655"]},{"id":"ITEM-4","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4","issue":"5","issued":{"date-parts":[["2008"]]},"page":"655-663","title":"Evidence for flow-parsing in radial flow displays","type":"article-journal","volume":"48"},"uris":["http://www.mendeley.com/documents/?uuid=fe7f4ed1-ed67-46ae-b775-2e3f22be7bc0"]},{"id":"ITEM-5","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5","issue":"11","issued":{"date-parts":[["2009"]]},"page":"1406-1419","publisher":"Elsevier Ltd","title":"Perception of scene-relative object movement: Optic flow parsing and the contribution of monocular depth cues","type":"article-journal","volume":"49"},"uris":["http://www.mendeley.com/documents/?uuid=69f90279-d27d-4310-b9ac-ebff12943588"]}],"mendeley":{"formattedCitation":"(Dupin &amp; Wexler, 2013; Rushton &amp; Warren, 2005; Warren &amp; Rushton, 2007, 2008, 2009)","plainTextFormattedCitation":"(Dupin &amp; Wexler, 2013; Rushton &amp; Warren, 2005; Warren &amp; Rushton, 2007, 2008, 2009)","previouslyFormattedCitation":"(Dupin &amp; Wexler, 2013; Rushton &amp; Warren, 2005; Warren &amp; Rushton, 2007, 2008, 2009)"},"properties":{"noteIndex":0},"schema":"https://github.com/citation-style-language/schema/raw/master/csl-citation.json"}</w:instrText>
      </w:r>
      <w:r w:rsidR="00667F09">
        <w:fldChar w:fldCharType="separate"/>
      </w:r>
      <w:r w:rsidR="00667F09" w:rsidRPr="00667F09">
        <w:rPr>
          <w:noProof/>
        </w:rPr>
        <w:t>(Dupin &amp; Wexler, 2013; Rushton &amp; Warren, 2005; Warren &amp; Rushton, 2007, 2008, 2009)</w:t>
      </w:r>
      <w:r w:rsidR="00667F09">
        <w:fldChar w:fldCharType="end"/>
      </w:r>
      <w:r w:rsidR="00667F09">
        <w:t xml:space="preserve">. This hypothesis states that, to solve this problem, humans first estimate their self-motion. Based on this estimate, they compute which parts of the experienced optic flow </w:t>
      </w:r>
      <w:r w:rsidR="009858EE">
        <w:t>is caused b</w:t>
      </w:r>
      <w:r w:rsidR="009858EE" w:rsidRPr="009858EE">
        <w:t>y</w:t>
      </w:r>
      <w:r w:rsidR="00667F09">
        <w:t xml:space="preserve"> their own movement. This optic flow component is then subtracted from the global optic</w:t>
      </w:r>
      <w:r w:rsidR="009858EE">
        <w:t xml:space="preserve"> flow</w:t>
      </w:r>
      <w:r w:rsidR="00667F09">
        <w:t>, and the remaining optic flow is attributed to object motion.</w:t>
      </w:r>
      <w:r w:rsidR="00052818">
        <w:t xml:space="preserve"> This process thus relies on estimating self-motion accurately, and any biases in self-motion speed estimates should translate to biases in object speed estimates.</w:t>
      </w:r>
      <w:r w:rsidR="008859C7">
        <w:t xml:space="preserve"> </w:t>
      </w:r>
      <w:r w:rsidR="0063224C">
        <w:t>There is further some evidence</w:t>
      </w:r>
      <w:r w:rsidR="008859C7">
        <w:t xml:space="preserve"> that integrating noisier self-motion estimates </w:t>
      </w:r>
      <w:r w:rsidR="008859C7">
        <w:fldChar w:fldCharType="begin" w:fldLock="1"/>
      </w:r>
      <w:r w:rsidR="0063224C">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rsidR="008859C7">
        <w:fldChar w:fldCharType="separate"/>
      </w:r>
      <w:r w:rsidR="0063224C" w:rsidRPr="0063224C">
        <w:rPr>
          <w:noProof/>
        </w:rPr>
        <w:t>(Fetsch, Deangelis, &amp; Angelaki, 2010)</w:t>
      </w:r>
      <w:r w:rsidR="008859C7">
        <w:fldChar w:fldCharType="end"/>
      </w:r>
      <w:r w:rsidR="008859C7">
        <w:t xml:space="preserve"> with optic flow information in this fashion should lead to noisier object motion estimates when </w:t>
      </w:r>
      <w:r w:rsidR="0063224C">
        <w:t xml:space="preserve">more self-motion is parsed out </w:t>
      </w:r>
      <w:r w:rsidR="0063224C">
        <w:fldChar w:fldCharType="begin" w:fldLock="1"/>
      </w:r>
      <w:r w:rsidR="00ED544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63224C">
        <w:fldChar w:fldCharType="separate"/>
      </w:r>
      <w:r w:rsidR="0063224C" w:rsidRPr="0063224C">
        <w:rPr>
          <w:noProof/>
        </w:rPr>
        <w:t>(Dokka, MacNeilage, DeAngelis, &amp; Angelaki, 2015)</w:t>
      </w:r>
      <w:r w:rsidR="0063224C">
        <w:fldChar w:fldCharType="end"/>
      </w:r>
      <w:r w:rsidR="0063224C">
        <w:t>.</w:t>
      </w:r>
    </w:p>
    <w:p w14:paraId="76EBB1BB" w14:textId="66D0C2E9" w:rsidR="00203050" w:rsidRPr="00877693" w:rsidRDefault="00052818" w:rsidP="00777625">
      <w:pPr>
        <w:jc w:val="both"/>
      </w:pPr>
      <w:r>
        <w:t>S</w:t>
      </w:r>
      <w:r w:rsidR="00203050">
        <w:t xml:space="preserve">elf-motion perception </w:t>
      </w:r>
      <w:r>
        <w:t>is</w:t>
      </w:r>
      <w:r w:rsidR="00203050">
        <w:t xml:space="preserve"> a multisensory process where visual, vestibular, proprioceptive, and other cues </w:t>
      </w:r>
      <w:r w:rsidR="00203050">
        <w:fldChar w:fldCharType="begin" w:fldLock="1"/>
      </w:r>
      <w:r w:rsidR="00203050">
        <w:instrText>ADDIN CSL_CITATION {"citationItems":[{"id":"ITEM-1","itemData":{"DOI":"10.1037/0096-1523.31.2.339","ISSN":"00961523","abstract":"During self-motion, the world normally appears stationary. In part, this may be due to reductions in visual motion signals during self-motion. In 8 experiments, the authors used magnitude estimation to characterize changes in visual speed perception as a result of biomechanical self-motion alone (treadmill walking), physical translation alone (passive transport), and both biomechanical self-motion and physical translation together (walking). Their results show that each factor alone produces subtractive reductions in visual speed but that subtraction is greatest with both factors together, approximating the sum of the 2 separately. The similarity of results for biomechanical and passive self-motion support H. B. Barlow's (1990) inhibition theory of sensory correlation as a mechanism for implementing H. Wallach's (1987) compensation for self-motion.","author":[{"dropping-particle":"","family":"Durgin","given":"Frank H","non-dropping-particle":"","parse-names":false,"suffix":""},{"dropping-particle":"","family":"Gigone","given":"Krista","non-dropping-particle":"","parse-names":false,"suffix":""},{"dropping-particle":"","family":"Scott","given":"Rebecca","non-dropping-particle":"","parse-names":false,"suffix":""}],"container-title":"Journal of Experimental Psychology: Human Perception and Performance","id":"ITEM-1","issue":"2","issued":{"date-parts":[["2005"]]},"page":"339-353","title":"Perception of visual speed while moving","type":"article-journal","volume":"31"},"uris":["http://www.mendeley.com/documents/?uuid=11b17d4c-c179-41c0-8892-64a5902dfc15"]},{"id":"ITEM-2","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2","issue":"2","issued":{"date-parts":[["2001"]]},"page":"213-219","title":"Humans can use optic flow to estimate distance of travel","type":"article-journal","volume":"41"},"uris":["http://www.mendeley.com/documents/?uuid=d5291ab8-c0f9-4649-8713-54a637042fca"]},{"id":"ITEM-3","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3","issue":"14","issued":{"date-parts":[["2008"]]},"page":"1-10","title":"The influence of retinal and extra-retinal motion cues on perceived object motion during self-motion","type":"article-journal","volume":"8"},"uris":["http://www.mendeley.com/documents/?uuid=4066a71e-15b0-4c43-a7e9-ec055a425729"]},{"id":"ITEM-4","itemData":{"author":[{"dropping-particle":"","family":"Kapralos","given":"Bill","non-dropping-particle":"","parse-names":false,"suffix":""},{"dropping-particle":"","family":"Zikovitz","given":"Daniel","non-dropping-particle":"","parse-names":false,"suffix":""},{"dropping-particle":"","family":"Jenkin","given":"Michael R.","non-dropping-particle":"","parse-names":false,"suffix":""},{"dropping-particle":"","family":"Harris","given":"Laurence R.","non-dropping-particle":"","parse-names":false,"suffix":""}],"id":"ITEM-4","issued":{"date-parts":[["2004","5","1"]]},"publisher":"Audio Engineering Society","title":"Auditory Cues in the Perception of Self Motion","type":"article"},"uris":["http://www.mendeley.com/documents/?uuid=d73ef8da-e688-3263-a53d-c858fdfe5d3a"]},{"id":"ITEM-5","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5","issued":{"date-parts":[["2017"]]},"page":"12-17","title":"Velocity perception in a moving observer","type":"article-journal","volume":"138"},"uris":["http://www.mendeley.com/documents/?uuid=05caccfa-22f1-4148-8183-9fdb03fad8c0"]},{"id":"ITEM-6","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6","issue":"7","issued":{"date-parts":[["2012"]]},"title":"Vestibular facilitation of optic flow parsing","type":"article-journal","volume":"7"},"uris":["http://www.mendeley.com/documents/?uuid=9cd8b758-f93f-4ed0-9f12-20ff0bc688be"]}],"mendeley":{"formattedCitation":"(Durgin, Gigone, &amp; Scott, 2005; Dyde &amp; Harris, 2008; Hogendoorn, Alais, MacDougall, &amp; Verstraten, 2017; Kapralos, Zikovitz, Jenkin, &amp; Harris, 2004; MacNeilage, Zhang, DeAngelis, &amp; Angelaki, 2012; Redlick, Jenkin, &amp; Harris, 2001)","plainTextFormattedCitation":"(Durgin, Gigone, &amp; Scott, 2005; Dyde &amp; Harris, 2008; Hogendoorn, Alais, MacDougall, &amp; Verstraten, 2017; Kapralos, Zikovitz, Jenkin, &amp; Harris, 2004; MacNeilage, Zhang, DeAngelis, &amp; Angelaki, 2012; Redlick, Jenkin, &amp; Harris, 2001)","previouslyFormattedCitation":"(Durgin, Gigone, &amp; Scott, 2005; Dyde &amp; Harris, 2008; Hogendoorn, Alais, MacDougall, &amp; Verstraten, 2017; Kapralos, Zikovitz, Jenkin, &amp; Harris, 2004; MacNeilage, Zhang, DeAngelis, &amp; Angelaki, 2012; Redlick, Jenkin, &amp; Harris, 2001)"},"properties":{"noteIndex":0},"schema":"https://github.com/citation-style-language/schema/raw/master/csl-citation.json"}</w:instrText>
      </w:r>
      <w:r w:rsidR="00203050">
        <w:fldChar w:fldCharType="separate"/>
      </w:r>
      <w:r w:rsidR="00203050" w:rsidRPr="00203050">
        <w:rPr>
          <w:noProof/>
        </w:rPr>
        <w:t>(Durgin, Gigone, &amp; Scott, 2005; Dyde &amp; Harris, 2008; Hogendoorn, Alais, MacDougall, &amp; Verstraten, 2017; Kapralos, Zikovitz, Jenkin, &amp; Harris, 2004; MacNeilage, Zhang, DeAngelis, &amp; Angelaki, 2012; Redlick, Jenkin, &amp; Harris, 2001)</w:t>
      </w:r>
      <w:r w:rsidR="00203050">
        <w:fldChar w:fldCharType="end"/>
      </w:r>
      <w:r w:rsidR="00203050">
        <w:t xml:space="preserve"> are integrated according to their relative reliabilities </w:t>
      </w:r>
      <w:r w:rsidR="00203050">
        <w:fldChar w:fldCharType="begin" w:fldLock="1"/>
      </w:r>
      <w:r w:rsidR="0063224C">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id":"ITEM-2","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ohn S.","non-dropping-particle":"","parse-names":false,"suffix":""},{"dropping-particle":"","family":"Campos","given":"Jennifer L.","non-dropping-particle":"","parse-names":false,"suffix":""},{"dropping-particle":"","family":"Bülthoff","given":"Heinrich H.","non-dropping-particle":"","parse-names":false,"suffix":""}],"container-title":"Experimental Brain Research","id":"ITEM-2","issue":"2","issued":{"date-parts":[["2014"]]},"page":"587-597","title":"Optimal visual–vestibular integration under conditions of conflicting intersensory motion profiles","type":"article-journal","volume":"233"},"uris":["http://www.mendeley.com/documents/?uuid=039a9181-4004-4990-986e-9b523d4da2c4"]},{"id":"ITEM-3","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3","issue":"4","issued":{"date-parts":[["2012"]]},"page":"551-565","title":"Multisensory integration in the estimation of walked distances","type":"article-journal","volume":"218"},"uris":["http://www.mendeley.com/documents/?uuid=11cb372f-5d0b-439a-b017-6f9cb9b6e279"]}],"mendeley":{"formattedCitation":"(Butler, Campos, &amp; Bülthoff, 2014; Campos, Butler, &amp; Bülthoff, 2012; Fetsch et al., 2010)","plainTextFormattedCitation":"(Butler, Campos, &amp; Bülthoff, 2014; Campos, Butler, &amp; Bülthoff, 2012; Fetsch et al., 2010)","previouslyFormattedCitation":"(Butler, Campos, &amp; Bülthoff, 2014; Campos, Butler, &amp; Bülthoff, 2012; Fetsch et al., 2010)"},"properties":{"noteIndex":0},"schema":"https://github.com/citation-style-language/schema/raw/master/csl-citation.json"}</w:instrText>
      </w:r>
      <w:r w:rsidR="00203050">
        <w:fldChar w:fldCharType="separate"/>
      </w:r>
      <w:r w:rsidR="0063224C" w:rsidRPr="0063224C">
        <w:rPr>
          <w:noProof/>
        </w:rPr>
        <w:t>(Butler, Campos, &amp; Bülthoff, 2014; Campos, Butler, &amp; Bülthoff, 2012; Fetsch et al., 2010)</w:t>
      </w:r>
      <w:r w:rsidR="00203050">
        <w:fldChar w:fldCharType="end"/>
      </w:r>
      <w:r w:rsidR="00203050">
        <w:t>.</w:t>
      </w:r>
      <w:r w:rsidR="008859C7">
        <w:t xml:space="preserve"> In the case of visually simulated, passively experienced self-motion (as for example in some VR applications) </w:t>
      </w:r>
      <w:r w:rsidR="0031373F">
        <w:t>vestibular and proprioceptive cues</w:t>
      </w:r>
      <w:r w:rsidR="008859C7">
        <w:t xml:space="preserve"> would signal that the body is at rest, while the visual optic flow cues would indicate self-motion. Integrating these cues may </w:t>
      </w:r>
      <w:r w:rsidR="0031373F">
        <w:t xml:space="preserve">thus </w:t>
      </w:r>
      <w:r w:rsidR="008859C7">
        <w:t xml:space="preserve">lead the observer to underestimate self-motion. This in turn should lead to biases in the perception of object motion during self-motion. And in fact, biases consistent with this reasoning have been found in numerous studies for different types of motion </w:t>
      </w:r>
      <w:r w:rsidR="008859C7">
        <w:fldChar w:fldCharType="begin" w:fldLock="1"/>
      </w:r>
      <w:r w:rsidR="00952120">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id":"ITEM-4","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4","issue":"2","issued":{"date-parts":[["1995"]]},"page":"133-144","title":"Processing of visual motion direction in the fronto-parallel plane in the stationary or moving observer","type":"article-journal","volume":"70"},"uris":["http://www.mendeley.com/documents/?uuid=df5b5216-56c1-4a8d-849e-0b118c9779d2"]},{"id":"ITEM-5","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5","issue":"1","issued":{"date-parts":[["2017"]]},"page":"404-415","publisher":"American Physiological Society","title":"Context effects on smooth pursuit and manual interception of a disappearing target","type":"article-journal","volume":"118"},"uris":["http://www.mendeley.com/documents/?uuid=fbff0d9c-e2cb-3912-bda6-f7a446323971"]},{"id":"ITEM-6","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6","issue":"2","issued":{"date-parts":[["2004"]]},"page":"179-195","title":"Long range interactions between object-motion and self-motion in the perception of movement in depth","type":"article-journal","volume":"44"},"uris":["http://www.mendeley.com/documents/?uuid=04545aea-3f08-490b-ba7d-dd20a9356178"]}],"mendeley":{"formattedCitation":"(Dyde &amp; Harris, 2008; Garzorz, Freeman, Ernst, &amp; MacNeilage, 2018; Gray, MacUga, &amp; Regan, 2004; Hogendoorn et al., 2017; Kreyenmeier et al., 2017; Probst, Loose, Niedeggen, &amp; Wist, 1995)","plainTextFormattedCitation":"(Dyde &amp; Harris, 2008; Garzorz, Freeman, Ernst, &amp; MacNeilage, 2018; Gray, MacUga, &amp; Regan, 2004; Hogendoorn et al., 2017; Kreyenmeier et al., 2017; Probst, Loose, Niedeggen, &amp; Wist, 1995)","previouslyFormattedCitation":"(Dyde &amp; Harris, 2008; Garzorz, Freeman, Ernst, &amp; MacNeilage, 2018; Gray, MacUga, &amp; Regan, 2004; Hogendoorn et al., 2017; Kreyenmeier et al., 2017; Probst, Loose, Niedeggen, &amp; Wist, 1995)"},"properties":{"noteIndex":0},"schema":"https://github.com/citation-style-language/schema/raw/master/csl-citation.json"}</w:instrText>
      </w:r>
      <w:r w:rsidR="008859C7">
        <w:fldChar w:fldCharType="separate"/>
      </w:r>
      <w:r w:rsidR="00952120" w:rsidRPr="00952120">
        <w:rPr>
          <w:noProof/>
        </w:rPr>
        <w:t>(Dyde &amp; Harris, 2008; Garzorz, Freeman, Ernst, &amp; MacNeilage, 2018; Gray, MacUga, &amp; Regan, 2004; Hogendoorn et al., 2017; Kreyenmeier et al., 2017; Probst, Loose, Niedeggen, &amp; Wist, 1995)</w:t>
      </w:r>
      <w:r w:rsidR="008859C7">
        <w:fldChar w:fldCharType="end"/>
      </w:r>
      <w:r w:rsidR="0063224C">
        <w:t>.</w:t>
      </w:r>
      <w:r w:rsidR="00FE2076">
        <w:t xml:space="preserve"> </w:t>
      </w:r>
    </w:p>
    <w:p w14:paraId="7B705BFD" w14:textId="0239C041" w:rsidR="00382584" w:rsidRDefault="00952120" w:rsidP="00777625">
      <w:pPr>
        <w:jc w:val="both"/>
      </w:pPr>
      <w:r>
        <w:lastRenderedPageBreak/>
        <w:t xml:space="preserve">Some studies suggest that biases incurred while estimating motion, e.g., due to the Aubert-Fleischl effect </w:t>
      </w:r>
      <w:r>
        <w:fldChar w:fldCharType="begin" w:fldLock="1"/>
      </w:r>
      <w:r>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id":"ITEM-1","issued":{"date-parts":[["2020"]]},"page":"1-19","title":"Determining Mean and Standard Deviation of the Strong Gravity Prior through Simulations","type":"article-journal"},"uris":["http://www.mendeley.com/documents/?uuid=7f11cf85-062f-42fe-9797-eed25300f63a"]}],"mendeley":{"formattedCitation":"(Jörges &amp; López-Moliner, 2020)","plainTextFormattedCitation":"(Jörges &amp; López-Moliner, 2020)","previouslyFormattedCitation":"(Jörges &amp; López-Moliner, 2020)"},"properties":{"noteIndex":0},"schema":"https://github.com/citation-style-language/schema/raw/master/csl-citation.json"}</w:instrText>
      </w:r>
      <w:r>
        <w:fldChar w:fldCharType="separate"/>
      </w:r>
      <w:r w:rsidRPr="00952120">
        <w:rPr>
          <w:noProof/>
        </w:rPr>
        <w:t>(Jörges &amp; López-Moliner, 2020)</w:t>
      </w:r>
      <w:r>
        <w:fldChar w:fldCharType="end"/>
      </w:r>
      <w:r>
        <w:t xml:space="preserve">, or due to low contrast in the stimulus </w:t>
      </w:r>
      <w:r>
        <w:fldChar w:fldCharType="begin" w:fldLock="1"/>
      </w:r>
      <w:r w:rsidR="008F3E6F">
        <w:instrText>ADDIN CSL_CITATION {"citationItems":[{"id":"ITEM-1","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1","issue":"October 2018","issued":{"date-parts":[["2019"]]},"page":"85-96","publisher":"Elsevier","title":"Motion prediction at low contrast","type":"article-journal","volume":"154"},"uris":["http://www.mendeley.com/documents/?uuid=3c38dec0-1761-4b14-9890-886f964f46b9"]}],"mendeley":{"formattedCitation":"(de’Sperati &amp; Thornton, 2019)","plainTextFormattedCitation":"(de’Sperati &amp; Thornton, 2019)","previouslyFormattedCitation":"(de’Sperati &amp; Thornton, 2019)"},"properties":{"noteIndex":0},"schema":"https://github.com/citation-style-language/schema/raw/master/csl-citation.json"}</w:instrText>
      </w:r>
      <w:r>
        <w:fldChar w:fldCharType="separate"/>
      </w:r>
      <w:r w:rsidRPr="00952120">
        <w:rPr>
          <w:noProof/>
        </w:rPr>
        <w:t>(de’Sperati &amp; Thornton, 2019)</w:t>
      </w:r>
      <w:r>
        <w:fldChar w:fldCharType="end"/>
      </w:r>
      <w:r>
        <w:t xml:space="preserve">, may translate to motion prediction. </w:t>
      </w:r>
      <w:r w:rsidR="00941CCF">
        <w:t>In this study, we</w:t>
      </w:r>
      <w:r w:rsidR="001A0A6A">
        <w:t xml:space="preserve"> </w:t>
      </w:r>
      <w:r w:rsidR="00941CCF">
        <w:t xml:space="preserve">investigate how </w:t>
      </w:r>
      <w:r>
        <w:t xml:space="preserve">biases in speed estimation elicited by </w:t>
      </w:r>
      <w:r w:rsidR="00806E06">
        <w:t xml:space="preserve">visual </w:t>
      </w:r>
      <w:r w:rsidR="00941CCF">
        <w:t>self-motion impact the prediction of object motion.</w:t>
      </w:r>
    </w:p>
    <w:p w14:paraId="19D44FCA" w14:textId="241B6734" w:rsidR="000350A4" w:rsidRDefault="0098377F" w:rsidP="00777625">
      <w:pPr>
        <w:jc w:val="both"/>
      </w:pPr>
      <w:r>
        <w:t>More specifically</w:t>
      </w:r>
      <w:r w:rsidR="008132A9">
        <w:t xml:space="preserve">, we </w:t>
      </w:r>
      <w:r w:rsidR="001A0A6A">
        <w:t xml:space="preserve">will </w:t>
      </w:r>
      <w:r w:rsidR="008132A9">
        <w:t xml:space="preserve">test three hypotheses: </w:t>
      </w:r>
    </w:p>
    <w:p w14:paraId="085DD9B9" w14:textId="0B06F5BE" w:rsidR="000350A4" w:rsidRDefault="000350A4" w:rsidP="000350A4">
      <w:pPr>
        <w:pStyle w:val="ListParagraph"/>
        <w:numPr>
          <w:ilvl w:val="0"/>
          <w:numId w:val="2"/>
        </w:numPr>
        <w:jc w:val="both"/>
      </w:pPr>
      <w:r w:rsidRPr="000350A4">
        <w:t>Motion prediction should be biased (Hypothesis</w:t>
      </w:r>
      <w:r>
        <w:t xml:space="preserve"> 1</w:t>
      </w:r>
      <w:r w:rsidRPr="000350A4">
        <w:t>a) and more variable (Hypothesis 1b)</w:t>
      </w:r>
      <w:r>
        <w:t xml:space="preserve"> </w:t>
      </w:r>
      <w:r w:rsidRPr="000350A4">
        <w:t>in response to visual self-motion</w:t>
      </w:r>
    </w:p>
    <w:p w14:paraId="1C776C4A" w14:textId="52666B98" w:rsidR="000350A4" w:rsidRDefault="000350A4" w:rsidP="000350A4">
      <w:pPr>
        <w:pStyle w:val="ListParagraph"/>
        <w:numPr>
          <w:ilvl w:val="0"/>
          <w:numId w:val="2"/>
        </w:numPr>
        <w:jc w:val="both"/>
      </w:pPr>
      <w:r>
        <w:t>O</w:t>
      </w:r>
      <w:r w:rsidR="008132A9">
        <w:t xml:space="preserve">bject speed estimates </w:t>
      </w:r>
      <w:r>
        <w:t xml:space="preserve">should be </w:t>
      </w:r>
      <w:r w:rsidR="008132A9">
        <w:t>biased</w:t>
      </w:r>
      <w:r w:rsidR="00562A10">
        <w:t xml:space="preserve"> (Hypothesis </w:t>
      </w:r>
      <w:r>
        <w:t>2</w:t>
      </w:r>
      <w:r w:rsidR="00562A10">
        <w:t>a)</w:t>
      </w:r>
      <w:r w:rsidR="008132A9">
        <w:t xml:space="preserve"> </w:t>
      </w:r>
      <w:r w:rsidR="00806E06">
        <w:t>and more variable</w:t>
      </w:r>
      <w:r w:rsidR="00562A10">
        <w:t xml:space="preserve"> </w:t>
      </w:r>
      <w:r w:rsidR="00562A10" w:rsidRPr="00562A10">
        <w:t xml:space="preserve">(Hypothesis </w:t>
      </w:r>
      <w:r>
        <w:t>2</w:t>
      </w:r>
      <w:r w:rsidR="00562A10">
        <w:t>b</w:t>
      </w:r>
      <w:r w:rsidR="00562A10" w:rsidRPr="00562A10">
        <w:t>)</w:t>
      </w:r>
      <w:r w:rsidR="00806E06">
        <w:t xml:space="preserve"> </w:t>
      </w:r>
      <w:r w:rsidR="008132A9">
        <w:t xml:space="preserve">during </w:t>
      </w:r>
      <w:r w:rsidR="00FC36E8">
        <w:t xml:space="preserve">visually simulated </w:t>
      </w:r>
      <w:r w:rsidR="008132A9">
        <w:t>self-motion</w:t>
      </w:r>
    </w:p>
    <w:p w14:paraId="2CECB6B6" w14:textId="22D17A10" w:rsidR="008132A9" w:rsidRDefault="000350A4" w:rsidP="000350A4">
      <w:pPr>
        <w:pStyle w:val="ListParagraph"/>
        <w:numPr>
          <w:ilvl w:val="0"/>
          <w:numId w:val="2"/>
        </w:numPr>
        <w:jc w:val="both"/>
      </w:pPr>
      <w:r>
        <w:t xml:space="preserve">We can </w:t>
      </w:r>
      <w:r w:rsidR="008132A9">
        <w:t>predict</w:t>
      </w:r>
      <w:r w:rsidR="00806E06">
        <w:t xml:space="preserve"> the effect of visual self-motion on</w:t>
      </w:r>
      <w:r w:rsidR="008132A9">
        <w:t xml:space="preserve"> motion prediction from </w:t>
      </w:r>
      <w:r w:rsidR="00806E06">
        <w:t xml:space="preserve">its effect on </w:t>
      </w:r>
      <w:r w:rsidR="005C4459">
        <w:t>speed estimation</w:t>
      </w:r>
      <w:r w:rsidR="00640315">
        <w:t xml:space="preserve">, both in terms of bias </w:t>
      </w:r>
      <w:r w:rsidR="00640315" w:rsidRPr="00640315">
        <w:t xml:space="preserve">(Hypothesis </w:t>
      </w:r>
      <w:r w:rsidR="00640315">
        <w:t>3</w:t>
      </w:r>
      <w:r w:rsidR="00640315" w:rsidRPr="00640315">
        <w:t>a)</w:t>
      </w:r>
      <w:r w:rsidR="00640315">
        <w:t xml:space="preserve"> and variability </w:t>
      </w:r>
      <w:r w:rsidR="00640315" w:rsidRPr="00640315">
        <w:t xml:space="preserve">(Hypothesis </w:t>
      </w:r>
      <w:r w:rsidR="00640315">
        <w:t>3b</w:t>
      </w:r>
      <w:r w:rsidR="00640315" w:rsidRPr="00640315">
        <w:t>)</w:t>
      </w:r>
    </w:p>
    <w:p w14:paraId="0ABABD25" w14:textId="4020F84B" w:rsidR="009D4DA1" w:rsidRPr="00274F73" w:rsidRDefault="0098404D" w:rsidP="00274F73">
      <w:pPr>
        <w:pStyle w:val="Heading1"/>
      </w:pPr>
      <w:r w:rsidRPr="00274F73">
        <w:t>Methods</w:t>
      </w:r>
    </w:p>
    <w:p w14:paraId="5544A886" w14:textId="0287F199" w:rsidR="0098404D" w:rsidRDefault="0098404D" w:rsidP="00274F73">
      <w:pPr>
        <w:pStyle w:val="Heading2"/>
      </w:pPr>
      <w:r w:rsidRPr="00274F73">
        <w:t>Apparatus</w:t>
      </w:r>
    </w:p>
    <w:p w14:paraId="39BC2D9E" w14:textId="55C1C942" w:rsidR="0031373F" w:rsidRDefault="00F063C8" w:rsidP="00777625">
      <w:pPr>
        <w:jc w:val="both"/>
      </w:pPr>
      <w:r>
        <w:t>We programmed all stimuli in Unity 2020.1</w:t>
      </w:r>
      <w:r w:rsidR="0031373F">
        <w:t>4</w:t>
      </w:r>
      <w:r>
        <w:t>.</w:t>
      </w:r>
      <w:r w:rsidR="0031373F">
        <w:t>3</w:t>
      </w:r>
      <w:r>
        <w:t>. Giv</w:t>
      </w:r>
      <w:r w:rsidR="0031373F">
        <w:t>en</w:t>
      </w:r>
      <w:r>
        <w:t xml:space="preserve"> the on-going COVID-19 pandemic, </w:t>
      </w:r>
      <w:r w:rsidR="0031373F">
        <w:t xml:space="preserve">some participants who are owners </w:t>
      </w:r>
      <w:r>
        <w:t xml:space="preserve">of head-mounted VR devices (HMDs) </w:t>
      </w:r>
      <w:r w:rsidR="0031373F">
        <w:t xml:space="preserve">will be tested </w:t>
      </w:r>
      <w:r>
        <w:t xml:space="preserve">in the safety of their home. Our experiment </w:t>
      </w:r>
      <w:r w:rsidR="00362FDD">
        <w:t>is</w:t>
      </w:r>
      <w:r>
        <w:t xml:space="preserve"> compatible with all major modern HMDs.</w:t>
      </w:r>
      <w:r w:rsidR="009636F3">
        <w:t xml:space="preserve"> </w:t>
      </w:r>
      <w:r w:rsidR="001A0A6A">
        <w:t xml:space="preserve">If it is safely possible and an ethics approval is granted, we </w:t>
      </w:r>
      <w:r w:rsidR="00CA3839">
        <w:t>might</w:t>
      </w:r>
      <w:r w:rsidR="001A0A6A">
        <w:t xml:space="preserve"> </w:t>
      </w:r>
      <w:r w:rsidR="0031373F">
        <w:t xml:space="preserve">also test some participants in person. For these participants, we </w:t>
      </w:r>
      <w:r w:rsidR="007A3559">
        <w:t xml:space="preserve">will use </w:t>
      </w:r>
      <w:r w:rsidR="0031373F">
        <w:t>an Oculus Rift S.</w:t>
      </w:r>
    </w:p>
    <w:p w14:paraId="227C8459" w14:textId="3FAF4EF7" w:rsidR="00F063C8" w:rsidRDefault="00F063C8" w:rsidP="00F063C8">
      <w:pPr>
        <w:pStyle w:val="Heading2"/>
      </w:pPr>
      <w:r>
        <w:t>Participants and Recruitment</w:t>
      </w:r>
    </w:p>
    <w:p w14:paraId="60C91AE6" w14:textId="03CDCC5F" w:rsidR="00F063C8" w:rsidRDefault="00F063C8" w:rsidP="00777625">
      <w:pPr>
        <w:jc w:val="both"/>
      </w:pPr>
      <w:r>
        <w:t>We</w:t>
      </w:r>
      <w:r w:rsidR="0031373F">
        <w:t xml:space="preserve"> </w:t>
      </w:r>
      <w:r>
        <w:t xml:space="preserve">recruit participants </w:t>
      </w:r>
      <w:r w:rsidR="00362FDD">
        <w:t xml:space="preserve">with HMDs in their possession </w:t>
      </w:r>
      <w:r w:rsidR="006C53F1">
        <w:t xml:space="preserve">online </w:t>
      </w:r>
      <w:r>
        <w:t xml:space="preserve">for them to perform the experiment in their homes. Recruitment </w:t>
      </w:r>
      <w:r w:rsidR="007A3559">
        <w:t xml:space="preserve">will occur </w:t>
      </w:r>
      <w:r>
        <w:t xml:space="preserve">through social media (such as Twitter, Facebook, and Reddit). Some </w:t>
      </w:r>
      <w:r w:rsidR="007A3559">
        <w:t xml:space="preserve">remote </w:t>
      </w:r>
      <w:r>
        <w:t xml:space="preserve">participants </w:t>
      </w:r>
      <w:r w:rsidR="007A3559">
        <w:t xml:space="preserve">might </w:t>
      </w:r>
      <w:r>
        <w:t xml:space="preserve">also </w:t>
      </w:r>
      <w:r w:rsidR="007A3559">
        <w:t xml:space="preserve">be </w:t>
      </w:r>
      <w:r>
        <w:t xml:space="preserve">recruited through the professional recruitment service XpertVR. </w:t>
      </w:r>
      <w:r w:rsidR="00CA3839">
        <w:t xml:space="preserve">Since recruiting participants with VR equipment at home is not trivial, we might </w:t>
      </w:r>
      <w:r w:rsidR="0018350B">
        <w:t xml:space="preserve">also rely on York University participant pools to recruit participants for in-person testing. In this case, all applicable guidelines for safe face-to-face testing will be fulfilled and exceeded. </w:t>
      </w:r>
      <w:r>
        <w:t xml:space="preserve">Participants receive a monetary compensation of </w:t>
      </w:r>
      <w:r w:rsidR="00362FDD">
        <w:t>45</w:t>
      </w:r>
      <w:r>
        <w:t xml:space="preserve"> CAD for participation in the experiment</w:t>
      </w:r>
      <w:r w:rsidR="00362FDD">
        <w:t>; participants recruited through the York University participant pools may receive course credit instead of a monetary compensation.</w:t>
      </w:r>
      <w:r w:rsidR="00A73C19">
        <w:t xml:space="preserve"> All participants are screened for stereo-blindness with a custom Unity program</w:t>
      </w:r>
      <w:r w:rsidR="00672E2F">
        <w:t xml:space="preserve"> (</w:t>
      </w:r>
      <w:hyperlink r:id="rId6" w:history="1">
        <w:r w:rsidR="00672E2F" w:rsidRPr="00672E2F">
          <w:rPr>
            <w:rStyle w:val="Hyperlink"/>
          </w:rPr>
          <w:t>downloadable here, on</w:t>
        </w:r>
        <w:r w:rsidR="00DF2609">
          <w:rPr>
            <w:rStyle w:val="Hyperlink"/>
          </w:rPr>
          <w:t xml:space="preserve"> GitHub</w:t>
        </w:r>
      </w:hyperlink>
      <w:r w:rsidR="00672E2F">
        <w:t>)</w:t>
      </w:r>
      <w:r w:rsidR="00A73C19">
        <w:t xml:space="preserve"> in which participants have to distinguish the relative depth of two objects that are matched in retinal size. Participants are only included if they answer correctly on 16 out of 20 trials. The simulated disparity is 200 arcsec. While this allows only for a coarse assessment of the participants’ stereovision, our experiment is not critically dependent on </w:t>
      </w:r>
      <w:r w:rsidR="00A32209">
        <w:t xml:space="preserve">a high </w:t>
      </w:r>
      <w:r w:rsidR="00A73C19">
        <w:t xml:space="preserve">stereoacuity. </w:t>
      </w:r>
      <w:r w:rsidR="007C116B">
        <w:t xml:space="preserve">We will test </w:t>
      </w:r>
      <w:r w:rsidR="00672E2F">
        <w:t>20</w:t>
      </w:r>
      <w:r w:rsidR="007C116B">
        <w:t xml:space="preserve"> men and </w:t>
      </w:r>
      <w:r w:rsidR="00672E2F">
        <w:t>20</w:t>
      </w:r>
      <w:r w:rsidR="007C116B">
        <w:t xml:space="preserve"> women (see Power Analysis). </w:t>
      </w:r>
      <w:r w:rsidR="00F53FF9">
        <w:t xml:space="preserve">The experiment was approved by the local ethics committee and </w:t>
      </w:r>
      <w:r w:rsidR="007A3559">
        <w:t xml:space="preserve">will be </w:t>
      </w:r>
      <w:r w:rsidR="00F53FF9">
        <w:t>conducted in accordance with the Declaration of Helsinki.</w:t>
      </w:r>
    </w:p>
    <w:p w14:paraId="1FAF7D6B" w14:textId="56F1CAF1" w:rsidR="0098404D" w:rsidRDefault="0098404D" w:rsidP="00274F73">
      <w:pPr>
        <w:pStyle w:val="Heading2"/>
      </w:pPr>
      <w:r w:rsidRPr="00274F73">
        <w:t>Stimulus</w:t>
      </w:r>
    </w:p>
    <w:p w14:paraId="15036408" w14:textId="39E9E218" w:rsidR="00274F73" w:rsidRPr="00274F73" w:rsidRDefault="00274F73" w:rsidP="007F6DF4">
      <w:pPr>
        <w:jc w:val="both"/>
      </w:pPr>
      <w:r>
        <w:t>Each participant perform</w:t>
      </w:r>
      <w:r w:rsidR="00236E3D">
        <w:t>s</w:t>
      </w:r>
      <w:r>
        <w:t xml:space="preserve"> two </w:t>
      </w:r>
      <w:r w:rsidR="00221120">
        <w:t xml:space="preserve">main </w:t>
      </w:r>
      <w:r>
        <w:t>tasks in</w:t>
      </w:r>
      <w:r w:rsidR="001A0A6A">
        <w:t xml:space="preserve"> an</w:t>
      </w:r>
      <w:r>
        <w:t xml:space="preserve"> immersive VR</w:t>
      </w:r>
      <w:r w:rsidR="00221120">
        <w:t xml:space="preserve"> environment</w:t>
      </w:r>
      <w:r>
        <w:t>: a prediction task and a speed estimation task.</w:t>
      </w:r>
      <w:r w:rsidR="001F412A">
        <w:t xml:space="preserve"> You can download all programs we used to present the stimuli </w:t>
      </w:r>
      <w:hyperlink r:id="rId7" w:history="1">
        <w:r w:rsidR="001F412A" w:rsidRPr="001F412A">
          <w:rPr>
            <w:rStyle w:val="Hyperlink"/>
          </w:rPr>
          <w:t>here (on Open Science Foundation)</w:t>
        </w:r>
      </w:hyperlink>
      <w:r w:rsidR="001F412A">
        <w:t xml:space="preserve">, and the Unity projects can be downloaded </w:t>
      </w:r>
      <w:hyperlink r:id="rId8" w:history="1">
        <w:r w:rsidR="001F412A" w:rsidRPr="001F412A">
          <w:rPr>
            <w:rStyle w:val="Hyperlink"/>
          </w:rPr>
          <w:t>here (on Open Science Foundation)</w:t>
        </w:r>
      </w:hyperlink>
      <w:r w:rsidR="001F412A">
        <w:t>.</w:t>
      </w:r>
    </w:p>
    <w:p w14:paraId="7D9C53B4" w14:textId="6B43463C" w:rsidR="0098404D" w:rsidRDefault="00274F73" w:rsidP="007F6DF4">
      <w:pPr>
        <w:jc w:val="both"/>
      </w:pPr>
      <w:r w:rsidRPr="00274F73">
        <w:rPr>
          <w:b/>
          <w:bCs/>
        </w:rPr>
        <w:t>Motion Prediction</w:t>
      </w:r>
      <w:r>
        <w:t xml:space="preserve"> – In the prediction task</w:t>
      </w:r>
      <w:r w:rsidR="004960E3">
        <w:t xml:space="preserve"> (see </w:t>
      </w:r>
      <w:r w:rsidR="004960E3">
        <w:fldChar w:fldCharType="begin"/>
      </w:r>
      <w:r w:rsidR="004960E3">
        <w:instrText xml:space="preserve"> REF _Ref83682025 \h </w:instrText>
      </w:r>
      <w:r w:rsidR="004960E3">
        <w:fldChar w:fldCharType="separate"/>
      </w:r>
      <w:r w:rsidR="004960E3">
        <w:t xml:space="preserve">Figure </w:t>
      </w:r>
      <w:r w:rsidR="004960E3">
        <w:rPr>
          <w:noProof/>
        </w:rPr>
        <w:t>1</w:t>
      </w:r>
      <w:r w:rsidR="004960E3">
        <w:fldChar w:fldCharType="end"/>
      </w:r>
      <w:r w:rsidR="004960E3">
        <w:t>A</w:t>
      </w:r>
      <w:r w:rsidR="00DE2851">
        <w:t xml:space="preserve">, and see also </w:t>
      </w:r>
      <w:hyperlink r:id="rId9" w:history="1">
        <w:r w:rsidR="00DE2851" w:rsidRPr="00DE2851">
          <w:rPr>
            <w:rStyle w:val="Hyperlink"/>
          </w:rPr>
          <w:t>this video on YouTube</w:t>
        </w:r>
      </w:hyperlink>
      <w:r w:rsidR="004960E3">
        <w:t>)</w:t>
      </w:r>
      <w:r>
        <w:t xml:space="preserve">, </w:t>
      </w:r>
      <w:r w:rsidR="0098404D">
        <w:t xml:space="preserve">we </w:t>
      </w:r>
      <w:r>
        <w:t xml:space="preserve">first </w:t>
      </w:r>
      <w:r w:rsidR="0098404D">
        <w:t xml:space="preserve">show participants a ball </w:t>
      </w:r>
      <w:r w:rsidR="004856E3">
        <w:t xml:space="preserve">of 0.4 m diameter </w:t>
      </w:r>
      <w:r w:rsidR="0098404D">
        <w:t xml:space="preserve">moving </w:t>
      </w:r>
      <w:r w:rsidR="0098404D" w:rsidRPr="0098404D">
        <w:t xml:space="preserve">laterally </w:t>
      </w:r>
      <w:r w:rsidR="0098404D">
        <w:t xml:space="preserve">8m in front of them at one out of three speeds </w:t>
      </w:r>
      <w:r w:rsidR="0098404D">
        <w:lastRenderedPageBreak/>
        <w:t xml:space="preserve">(4, </w:t>
      </w:r>
      <w:r>
        <w:t>5</w:t>
      </w:r>
      <w:r w:rsidR="0098404D">
        <w:t xml:space="preserve">, </w:t>
      </w:r>
      <w:r>
        <w:t>6</w:t>
      </w:r>
      <w:r w:rsidR="0098404D">
        <w:t xml:space="preserve"> m/s). The ball </w:t>
      </w:r>
      <w:r w:rsidR="007A3559">
        <w:t xml:space="preserve">can </w:t>
      </w:r>
      <w:r w:rsidR="0098404D">
        <w:t xml:space="preserve">travel to the left or to the right. </w:t>
      </w:r>
      <w:r w:rsidR="007A3559">
        <w:t xml:space="preserve">It </w:t>
      </w:r>
      <w:r w:rsidR="0098404D">
        <w:t>appear</w:t>
      </w:r>
      <w:r w:rsidR="007A3559">
        <w:t>s</w:t>
      </w:r>
      <w:r w:rsidR="0098404D">
        <w:t xml:space="preserve"> to the left of the observer when it travel</w:t>
      </w:r>
      <w:r w:rsidR="007A3559">
        <w:t>s</w:t>
      </w:r>
      <w:r w:rsidR="0098404D">
        <w:t xml:space="preserve"> to the right, and on the right of the observer when it travel</w:t>
      </w:r>
      <w:r w:rsidR="007A3559">
        <w:t>s to the</w:t>
      </w:r>
      <w:r w:rsidR="0098404D">
        <w:t xml:space="preserve"> left</w:t>
      </w:r>
      <w:r>
        <w:t xml:space="preserve">, such that the trajectory </w:t>
      </w:r>
      <w:r w:rsidR="007A3559">
        <w:t xml:space="preserve">is </w:t>
      </w:r>
      <w:r>
        <w:t>centered in front of the observer.</w:t>
      </w:r>
      <w:r w:rsidR="0098404D">
        <w:t xml:space="preserve"> At the same time, a target </w:t>
      </w:r>
      <w:r w:rsidR="007A3559">
        <w:t xml:space="preserve">rectangle is </w:t>
      </w:r>
      <w:r w:rsidR="0098404D">
        <w:t xml:space="preserve">presented </w:t>
      </w:r>
      <w:r>
        <w:t xml:space="preserve">on the side towards which </w:t>
      </w:r>
      <w:r w:rsidR="0098404D">
        <w:t xml:space="preserve">the ball </w:t>
      </w:r>
      <w:r w:rsidR="007A3559">
        <w:t xml:space="preserve">is </w:t>
      </w:r>
      <w:r w:rsidR="0098404D">
        <w:t>travelling. The ball disappear</w:t>
      </w:r>
      <w:r w:rsidR="007A3559">
        <w:t>s</w:t>
      </w:r>
      <w:r w:rsidR="0098404D">
        <w:t xml:space="preserve"> after 0.5s and participants </w:t>
      </w:r>
      <w:r w:rsidR="007A3559">
        <w:t xml:space="preserve">have </w:t>
      </w:r>
      <w:r w:rsidR="0098404D">
        <w:t xml:space="preserve">to press the space bar on their keyboard when they </w:t>
      </w:r>
      <w:r w:rsidR="007A3559">
        <w:t>think</w:t>
      </w:r>
      <w:r w:rsidR="0098404D">
        <w:t xml:space="preserve"> </w:t>
      </w:r>
      <w:r w:rsidR="007A3559">
        <w:t xml:space="preserve">the ball would </w:t>
      </w:r>
      <w:r w:rsidR="0098404D">
        <w:t>hit the target.</w:t>
      </w:r>
      <w:r>
        <w:t xml:space="preserve"> </w:t>
      </w:r>
      <w:r w:rsidR="0098404D">
        <w:t xml:space="preserve">The target </w:t>
      </w:r>
      <w:r w:rsidR="007A3559">
        <w:t xml:space="preserve">is </w:t>
      </w:r>
      <w:r w:rsidR="0098404D">
        <w:t xml:space="preserve">presented at a distance corresponding to the speed of the ball and one out of three occlusion </w:t>
      </w:r>
      <w:r w:rsidR="007A3559">
        <w:t>durations</w:t>
      </w:r>
      <w:r w:rsidR="0098404D">
        <w:t xml:space="preserve"> (0.5</w:t>
      </w:r>
      <w:r w:rsidR="003D757B">
        <w:t> s</w:t>
      </w:r>
      <w:r w:rsidR="0098404D">
        <w:t>, 0.6</w:t>
      </w:r>
      <w:r w:rsidR="003D757B">
        <w:t> s</w:t>
      </w:r>
      <w:r w:rsidR="0098404D">
        <w:t>, 0.7</w:t>
      </w:r>
      <w:r w:rsidR="003D757B">
        <w:t> </w:t>
      </w:r>
      <w:r w:rsidR="0098404D">
        <w:t xml:space="preserve">s). The distance between the point where the ball </w:t>
      </w:r>
      <w:r w:rsidR="00877693">
        <w:t>disappear</w:t>
      </w:r>
      <w:r w:rsidR="007A3559">
        <w:t>s</w:t>
      </w:r>
      <w:r w:rsidR="00877693">
        <w:t xml:space="preserve"> </w:t>
      </w:r>
      <w:r w:rsidR="00877693" w:rsidRPr="00877693">
        <w:t>(“</w:t>
      </w:r>
      <w:r w:rsidR="00877693">
        <w:t>point of disappearance” in the following</w:t>
      </w:r>
      <w:r w:rsidR="007A3559">
        <w:t xml:space="preserve">; see </w:t>
      </w:r>
      <w:r w:rsidR="004960E3">
        <w:fldChar w:fldCharType="begin"/>
      </w:r>
      <w:r w:rsidR="004960E3">
        <w:instrText xml:space="preserve"> REF _Ref83682025 \h </w:instrText>
      </w:r>
      <w:r w:rsidR="004960E3">
        <w:fldChar w:fldCharType="separate"/>
      </w:r>
      <w:r w:rsidR="004960E3">
        <w:t xml:space="preserve">Figure </w:t>
      </w:r>
      <w:r w:rsidR="004960E3">
        <w:rPr>
          <w:noProof/>
        </w:rPr>
        <w:t>1</w:t>
      </w:r>
      <w:r w:rsidR="004960E3">
        <w:fldChar w:fldCharType="end"/>
      </w:r>
      <w:r w:rsidR="004960E3">
        <w:t>C</w:t>
      </w:r>
      <w:r w:rsidR="00877693">
        <w:t>)</w:t>
      </w:r>
      <w:r w:rsidR="0098404D">
        <w:t xml:space="preserve"> and the target </w:t>
      </w:r>
      <w:r w:rsidR="007A3559">
        <w:t xml:space="preserve">is </w:t>
      </w:r>
      <w:r w:rsidR="0098404D">
        <w:t>thu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98404D" w14:paraId="64D9E0A3" w14:textId="77777777" w:rsidTr="004F62FD">
        <w:tc>
          <w:tcPr>
            <w:tcW w:w="7825" w:type="dxa"/>
          </w:tcPr>
          <w:p w14:paraId="425E1830" w14:textId="23E3C202" w:rsidR="0098404D" w:rsidRDefault="0098404D" w:rsidP="007F6DF4">
            <w:pPr>
              <w:jc w:val="both"/>
            </w:pPr>
            <m:oMathPara>
              <m:oMath>
                <m:r>
                  <w:rPr>
                    <w:rFonts w:ascii="Cambria Math" w:hAnsi="Cambria Math"/>
                  </w:rPr>
                  <m:t>Distance= Duratio</m:t>
                </m:r>
                <m:sSub>
                  <m:sSubPr>
                    <m:ctrlPr>
                      <w:rPr>
                        <w:rFonts w:ascii="Cambria Math" w:hAnsi="Cambria Math"/>
                        <w:i/>
                      </w:rPr>
                    </m:ctrlPr>
                  </m:sSubPr>
                  <m:e>
                    <m:r>
                      <w:rPr>
                        <w:rFonts w:ascii="Cambria Math" w:hAnsi="Cambria Math"/>
                      </w:rPr>
                      <m:t>n</m:t>
                    </m:r>
                  </m:e>
                  <m:sub>
                    <m:r>
                      <w:rPr>
                        <w:rFonts w:ascii="Cambria Math" w:hAnsi="Cambria Math"/>
                      </w:rPr>
                      <m:t>Occlusion</m:t>
                    </m:r>
                  </m:sub>
                </m:sSub>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oMath>
            </m:oMathPara>
          </w:p>
        </w:tc>
        <w:tc>
          <w:tcPr>
            <w:tcW w:w="1525" w:type="dxa"/>
          </w:tcPr>
          <w:p w14:paraId="2ED2B797" w14:textId="49936BBA" w:rsidR="0098404D" w:rsidRDefault="00F5360E" w:rsidP="007F6DF4">
            <w:pPr>
              <w:jc w:val="both"/>
            </w:pPr>
            <w:r>
              <w:t>[1]</w:t>
            </w:r>
          </w:p>
        </w:tc>
      </w:tr>
    </w:tbl>
    <w:p w14:paraId="3FEB9BA6" w14:textId="16895733" w:rsidR="0098404D" w:rsidRDefault="00F5360E" w:rsidP="004F62FD">
      <w:pPr>
        <w:spacing w:before="240"/>
        <w:jc w:val="both"/>
      </w:pPr>
      <w:r>
        <w:t xml:space="preserve">While the target </w:t>
      </w:r>
      <w:r w:rsidR="007A3559">
        <w:t>is</w:t>
      </w:r>
      <w:r>
        <w:t xml:space="preserve"> visible, participants </w:t>
      </w:r>
      <w:r w:rsidR="007A3559">
        <w:t xml:space="preserve">can </w:t>
      </w:r>
      <w:r>
        <w:t>experience</w:t>
      </w:r>
      <w:r w:rsidR="007F3C81">
        <w:t xml:space="preserve"> lateral</w:t>
      </w:r>
      <w:r>
        <w:t xml:space="preserve"> visual self-motion either in the same direction as the </w:t>
      </w:r>
      <w:r w:rsidR="00176482">
        <w:t xml:space="preserve">ball or in the opposite direction of the ball, or they </w:t>
      </w:r>
      <w:r w:rsidR="007A3559">
        <w:t xml:space="preserve">can remain </w:t>
      </w:r>
      <w:r w:rsidR="00176482">
        <w:t xml:space="preserve">static. </w:t>
      </w:r>
      <w:r w:rsidR="009858EE">
        <w:t>The s</w:t>
      </w:r>
      <w:r w:rsidR="00176482">
        <w:t xml:space="preserve">elf-motion </w:t>
      </w:r>
      <w:r w:rsidR="009858EE">
        <w:t xml:space="preserve">speed </w:t>
      </w:r>
      <w:r w:rsidR="007A3559">
        <w:t>is</w:t>
      </w:r>
      <w:r w:rsidR="00176482">
        <w:t xml:space="preserve"> simulated with </w:t>
      </w:r>
      <w:r w:rsidR="009858EE">
        <w:t xml:space="preserve">the profile of a normal Gaussian distribution, such that the distance over time </w:t>
      </w:r>
      <w:r w:rsidR="007A3559">
        <w:t xml:space="preserve">is </w:t>
      </w:r>
      <w:r w:rsidR="009858EE">
        <w:t>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176482" w:rsidRPr="00176482" w14:paraId="648220B0" w14:textId="77777777" w:rsidTr="004F62FD">
        <w:tc>
          <w:tcPr>
            <w:tcW w:w="7825" w:type="dxa"/>
          </w:tcPr>
          <w:p w14:paraId="667C0CB4" w14:textId="2240652A" w:rsidR="00176482" w:rsidRPr="00176482" w:rsidRDefault="00176482" w:rsidP="007F6DF4">
            <w:pPr>
              <w:spacing w:after="160" w:line="259" w:lineRule="auto"/>
              <w:jc w:val="both"/>
            </w:pPr>
            <m:oMathPara>
              <m:oMath>
                <m:r>
                  <w:rPr>
                    <w:rFonts w:ascii="Cambria Math" w:hAnsi="Cambria Math"/>
                  </w:rPr>
                  <m:t>Distanc</m:t>
                </m:r>
                <m:sSub>
                  <m:sSubPr>
                    <m:ctrlPr>
                      <w:rPr>
                        <w:rFonts w:ascii="Cambria Math" w:hAnsi="Cambria Math"/>
                        <w:i/>
                      </w:rPr>
                    </m:ctrlPr>
                  </m:sSubPr>
                  <m:e>
                    <m:r>
                      <w:rPr>
                        <w:rFonts w:ascii="Cambria Math" w:hAnsi="Cambria Math"/>
                      </w:rPr>
                      <m:t>e</m:t>
                    </m:r>
                  </m:e>
                  <m:sub>
                    <m:r>
                      <w:rPr>
                        <w:rFonts w:ascii="Cambria Math" w:hAnsi="Cambria Math"/>
                      </w:rPr>
                      <m:t>Self-motion</m:t>
                    </m:r>
                  </m:sub>
                </m:sSub>
                <m:d>
                  <m:dPr>
                    <m:ctrlPr>
                      <w:rPr>
                        <w:rFonts w:ascii="Cambria Math" w:hAnsi="Cambria Math"/>
                        <w:i/>
                      </w:rPr>
                    </m:ctrlPr>
                  </m:dPr>
                  <m:e>
                    <m:r>
                      <w:rPr>
                        <w:rFonts w:ascii="Cambria Math" w:hAnsi="Cambria Math"/>
                      </w:rPr>
                      <m:t>t</m:t>
                    </m:r>
                  </m:e>
                </m:d>
                <m:r>
                  <w:rPr>
                    <w:rFonts w:ascii="Cambria Math" w:hAnsi="Cambria Math"/>
                  </w:rPr>
                  <m:t>= 2t*</m:t>
                </m:r>
                <m:f>
                  <m:fPr>
                    <m:ctrlPr>
                      <w:rPr>
                        <w:rFonts w:ascii="Cambria Math" w:hAnsi="Cambria Math"/>
                        <w:i/>
                      </w:rPr>
                    </m:ctrlPr>
                  </m:fPr>
                  <m:num>
                    <m:r>
                      <w:rPr>
                        <w:rFonts w:ascii="Cambria Math" w:hAnsi="Cambria Math"/>
                      </w:rPr>
                      <m:t>1</m:t>
                    </m:r>
                  </m:num>
                  <m:den>
                    <m:r>
                      <w:rPr>
                        <w:rFonts w:ascii="Cambria Math" w:hAnsi="Cambria Math"/>
                      </w:rPr>
                      <m:t>0.12*</m:t>
                    </m:r>
                    <m:rad>
                      <m:radPr>
                        <m:degHide m:val="1"/>
                        <m:ctrlPr>
                          <w:rPr>
                            <w:rFonts w:ascii="Cambria Math" w:hAnsi="Cambria Math"/>
                            <w:i/>
                          </w:rPr>
                        </m:ctrlPr>
                      </m:radPr>
                      <m:deg/>
                      <m:e>
                        <m:r>
                          <w:rPr>
                            <w:rFonts w:ascii="Cambria Math" w:hAnsi="Cambria Math"/>
                          </w:rPr>
                          <m:t>2π</m:t>
                        </m:r>
                      </m:e>
                    </m:rad>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0.25</m:t>
                                </m:r>
                              </m:num>
                              <m:den>
                                <m:r>
                                  <w:rPr>
                                    <w:rFonts w:ascii="Cambria Math" w:hAnsi="Cambria Math"/>
                                  </w:rPr>
                                  <m:t>0.12</m:t>
                                </m:r>
                              </m:den>
                            </m:f>
                          </m:e>
                        </m:d>
                      </m:e>
                      <m:sup>
                        <m:r>
                          <w:rPr>
                            <w:rFonts w:ascii="Cambria Math" w:hAnsi="Cambria Math"/>
                          </w:rPr>
                          <m:t>2</m:t>
                        </m:r>
                      </m:sup>
                    </m:sSup>
                  </m:sup>
                </m:sSup>
              </m:oMath>
            </m:oMathPara>
          </w:p>
        </w:tc>
        <w:tc>
          <w:tcPr>
            <w:tcW w:w="1525" w:type="dxa"/>
          </w:tcPr>
          <w:p w14:paraId="40003F1D" w14:textId="00DA4F8C" w:rsidR="00176482" w:rsidRPr="00176482" w:rsidRDefault="00176482" w:rsidP="007F6DF4">
            <w:pPr>
              <w:spacing w:after="160" w:line="259" w:lineRule="auto"/>
              <w:jc w:val="both"/>
            </w:pPr>
            <w:r w:rsidRPr="00176482">
              <w:t>[</w:t>
            </w:r>
            <w:r w:rsidR="004F62FD">
              <w:t>2</w:t>
            </w:r>
            <w:r w:rsidRPr="00176482">
              <w:t>]</w:t>
            </w:r>
          </w:p>
        </w:tc>
      </w:tr>
    </w:tbl>
    <w:p w14:paraId="3892B45E" w14:textId="7AF37296" w:rsidR="00176482" w:rsidRDefault="00176482" w:rsidP="007F6DF4">
      <w:pPr>
        <w:jc w:val="both"/>
      </w:pPr>
      <w:r>
        <w:t>The observer thus accelerate</w:t>
      </w:r>
      <w:r w:rsidR="007A3559">
        <w:t>s</w:t>
      </w:r>
      <w:r>
        <w:t>, reache</w:t>
      </w:r>
      <w:r w:rsidR="007A3559">
        <w:t>s</w:t>
      </w:r>
      <w:r>
        <w:t xml:space="preserve"> a peak velocity of 6.6 m/s after 0.25s and decelerate</w:t>
      </w:r>
      <w:r w:rsidR="007A3559">
        <w:t>s</w:t>
      </w:r>
      <w:r>
        <w:t xml:space="preserve"> again. They travel 1.8</w:t>
      </w:r>
      <w:r w:rsidR="007A3559">
        <w:t> </w:t>
      </w:r>
      <w:r>
        <w:t>m over the course of 0.5</w:t>
      </w:r>
      <w:r w:rsidR="007A3559">
        <w:t> </w:t>
      </w:r>
      <w:r>
        <w:t>s for a</w:t>
      </w:r>
      <w:r w:rsidR="001D582A">
        <w:t>n</w:t>
      </w:r>
      <w:r>
        <w:t xml:space="preserve"> average self-motion speed of 3.6m/s.</w:t>
      </w:r>
    </w:p>
    <w:p w14:paraId="2A52D862" w14:textId="62952FC4" w:rsidR="008100AD" w:rsidRDefault="00777625" w:rsidP="007F6DF4">
      <w:pPr>
        <w:jc w:val="both"/>
      </w:pPr>
      <w:r>
        <w:t xml:space="preserve">We further add longer and shorter occlusion </w:t>
      </w:r>
      <w:r w:rsidR="00507E0A">
        <w:t>durations</w:t>
      </w:r>
      <w:r>
        <w:t xml:space="preserve"> (</w:t>
      </w:r>
      <w:r w:rsidR="00FF33F8">
        <w:t xml:space="preserve">0.1s, </w:t>
      </w:r>
      <w:r>
        <w:t>0.2s, 0.3s, 0.4s, 0.8s, 0.9s, 1s) where the observer is static to get a notion of how variability changes in response to different occlusion durations.</w:t>
      </w:r>
      <w:r w:rsidR="007F3C81">
        <w:t xml:space="preserve"> </w:t>
      </w:r>
      <w:r w:rsidR="008100AD">
        <w:t xml:space="preserve">Overall, participants </w:t>
      </w:r>
      <w:r w:rsidR="0001116F">
        <w:t xml:space="preserve">thus </w:t>
      </w:r>
      <w:r w:rsidR="008100AD">
        <w:t xml:space="preserve">complete </w:t>
      </w:r>
      <w:r>
        <w:t>225</w:t>
      </w:r>
      <w:r w:rsidR="008100AD">
        <w:t xml:space="preserve"> trials (</w:t>
      </w:r>
      <w:r w:rsidR="007F3C81">
        <w:t>3</w:t>
      </w:r>
      <w:r w:rsidR="008100AD">
        <w:t xml:space="preserve"> ball speeds * 3 self-motion profiles * 3 occlusion durations </w:t>
      </w:r>
      <w:r w:rsidR="0041537B">
        <w:t xml:space="preserve">* </w:t>
      </w:r>
      <w:r w:rsidR="007A3559">
        <w:t>5</w:t>
      </w:r>
      <w:r w:rsidR="008100AD">
        <w:t xml:space="preserve"> repetitions </w:t>
      </w:r>
      <w:r w:rsidR="007F3C81">
        <w:t xml:space="preserve">+ </w:t>
      </w:r>
      <w:r w:rsidRPr="00777625">
        <w:t xml:space="preserve">3 ball speeds * </w:t>
      </w:r>
      <w:r>
        <w:t>6</w:t>
      </w:r>
      <w:r w:rsidRPr="00777625">
        <w:t xml:space="preserve"> occlusion durations * 5 repetitions</w:t>
      </w:r>
      <w:r w:rsidR="008100AD">
        <w:t>)</w:t>
      </w:r>
      <w:r w:rsidR="00221120">
        <w:t xml:space="preserve">, which </w:t>
      </w:r>
      <w:r w:rsidR="007A3559">
        <w:t xml:space="preserve">takes </w:t>
      </w:r>
      <w:r>
        <w:t>around</w:t>
      </w:r>
      <w:r w:rsidR="007A3559">
        <w:t xml:space="preserve"> </w:t>
      </w:r>
      <w:r w:rsidR="00221120">
        <w:t>1</w:t>
      </w:r>
      <w:r w:rsidR="007A3559">
        <w:t>0</w:t>
      </w:r>
      <w:r w:rsidR="00221120">
        <w:t xml:space="preserve"> minutes.</w:t>
      </w:r>
    </w:p>
    <w:p w14:paraId="313CCCC9" w14:textId="13CAB91C" w:rsidR="0036455B" w:rsidRDefault="0036455B" w:rsidP="007F6DF4">
      <w:pPr>
        <w:jc w:val="both"/>
      </w:pPr>
      <w:r>
        <w:t xml:space="preserve">Participants also complete a brief training of </w:t>
      </w:r>
      <w:r w:rsidR="0041537B">
        <w:t>18</w:t>
      </w:r>
      <w:r>
        <w:t xml:space="preserve"> trials</w:t>
      </w:r>
      <w:r w:rsidR="0041537B">
        <w:t xml:space="preserve"> </w:t>
      </w:r>
      <w:r>
        <w:t>before starting the main experiment</w:t>
      </w:r>
      <w:r w:rsidR="00E57FD7">
        <w:t xml:space="preserve"> (see </w:t>
      </w:r>
      <w:hyperlink r:id="rId10" w:history="1">
        <w:r w:rsidR="00E57FD7" w:rsidRPr="00E57FD7">
          <w:rPr>
            <w:rStyle w:val="Hyperlink"/>
          </w:rPr>
          <w:t>this video on YouTube</w:t>
        </w:r>
      </w:hyperlink>
      <w:r w:rsidR="00E57FD7">
        <w:t>)</w:t>
      </w:r>
      <w:r>
        <w:t>.</w:t>
      </w:r>
      <w:r w:rsidR="0041537B">
        <w:t xml:space="preserve"> The ball </w:t>
      </w:r>
      <w:r w:rsidR="00834A5C">
        <w:t>travel</w:t>
      </w:r>
      <w:r w:rsidR="007A3559">
        <w:t>s</w:t>
      </w:r>
      <w:r w:rsidR="00834A5C">
        <w:t xml:space="preserve"> at</w:t>
      </w:r>
      <w:r w:rsidR="0041537B">
        <w:t xml:space="preserve"> one out of three speeds (2.5, 3.5, 4.5 m/s), going either left or right, and three occlusion durations (0.45, 0.55, 0.65 s).</w:t>
      </w:r>
      <w:r>
        <w:t xml:space="preserve"> In the training, the ball reappear</w:t>
      </w:r>
      <w:r w:rsidR="007A3559">
        <w:t>s</w:t>
      </w:r>
      <w:r>
        <w:t xml:space="preserve"> upon pressing space </w:t>
      </w:r>
      <w:r w:rsidR="007A3559">
        <w:t xml:space="preserve">in the position </w:t>
      </w:r>
      <w:r w:rsidR="0041537B">
        <w:t>it</w:t>
      </w:r>
      <w:r>
        <w:t xml:space="preserve"> would have been in that moment. This allow</w:t>
      </w:r>
      <w:r w:rsidR="007A3559">
        <w:t>s</w:t>
      </w:r>
      <w:r>
        <w:t xml:space="preserve"> participants to estimate their error</w:t>
      </w:r>
      <w:r w:rsidR="0041537B">
        <w:t xml:space="preserve"> (spatially)</w:t>
      </w:r>
      <w:r>
        <w:t xml:space="preserve"> and help</w:t>
      </w:r>
      <w:r w:rsidR="007A3559">
        <w:t>s</w:t>
      </w:r>
      <w:r>
        <w:t xml:space="preserve"> them familiarize themselves with task and 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3"/>
        <w:gridCol w:w="3907"/>
      </w:tblGrid>
      <w:tr w:rsidR="0018350B" w14:paraId="08F4575B" w14:textId="77777777" w:rsidTr="000B33A4">
        <w:tc>
          <w:tcPr>
            <w:tcW w:w="5453" w:type="dxa"/>
          </w:tcPr>
          <w:p w14:paraId="1159B6E2" w14:textId="5EF5AE20" w:rsidR="0018350B" w:rsidRDefault="000B33A4" w:rsidP="007F6DF4">
            <w:pPr>
              <w:jc w:val="both"/>
            </w:pPr>
            <w:r>
              <w:rPr>
                <w:noProof/>
              </w:rPr>
              <mc:AlternateContent>
                <mc:Choice Requires="wps">
                  <w:drawing>
                    <wp:anchor distT="45720" distB="45720" distL="114300" distR="114300" simplePos="0" relativeHeight="251663360" behindDoc="0" locked="0" layoutInCell="1" allowOverlap="1" wp14:anchorId="1C61C31A" wp14:editId="6A3CDAAC">
                      <wp:simplePos x="0" y="0"/>
                      <wp:positionH relativeFrom="column">
                        <wp:posOffset>-38100</wp:posOffset>
                      </wp:positionH>
                      <wp:positionV relativeFrom="paragraph">
                        <wp:posOffset>-6985</wp:posOffset>
                      </wp:positionV>
                      <wp:extent cx="276225" cy="2952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5E686F20" w14:textId="77777777" w:rsidR="000B33A4" w:rsidRPr="000B33A4" w:rsidRDefault="000B33A4" w:rsidP="000B33A4">
                                  <w:pPr>
                                    <w:rPr>
                                      <w:b/>
                                      <w:bCs/>
                                    </w:rPr>
                                  </w:pPr>
                                  <w:r w:rsidRPr="000B33A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61C31A" id="_x0000_t202" coordsize="21600,21600" o:spt="202" path="m,l,21600r21600,l21600,xe">
                      <v:stroke joinstyle="miter"/>
                      <v:path gradientshapeok="t" o:connecttype="rect"/>
                    </v:shapetype>
                    <v:shape id="Text Box 2" o:spid="_x0000_s1026" type="#_x0000_t202" style="position:absolute;left:0;text-align:left;margin-left:-3pt;margin-top:-.55pt;width:2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" stroked="f">
                      <v:fill opacity="46517f"/>
                      <v:textbox>
                        <w:txbxContent>
                          <w:p w14:paraId="5E686F20" w14:textId="77777777" w:rsidR="000B33A4" w:rsidRPr="000B33A4" w:rsidRDefault="000B33A4" w:rsidP="000B33A4">
                            <w:pPr>
                              <w:rPr>
                                <w:b/>
                                <w:bCs/>
                              </w:rPr>
                            </w:pPr>
                            <w:r w:rsidRPr="000B33A4">
                              <w:rPr>
                                <w:b/>
                                <w:bCs/>
                              </w:rPr>
                              <w:t>A</w:t>
                            </w:r>
                          </w:p>
                        </w:txbxContent>
                      </v:textbox>
                    </v:shape>
                  </w:pict>
                </mc:Fallback>
              </mc:AlternateContent>
            </w:r>
            <w:r w:rsidR="0018350B">
              <w:rPr>
                <w:noProof/>
              </w:rPr>
              <w:drawing>
                <wp:inline distT="0" distB="0" distL="0" distR="0" wp14:anchorId="26FB8CB2" wp14:editId="7FDE6ECE">
                  <wp:extent cx="3543300" cy="184848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a:stretch>
                            <a:fillRect/>
                          </a:stretch>
                        </pic:blipFill>
                        <pic:spPr>
                          <a:xfrm>
                            <a:off x="0" y="0"/>
                            <a:ext cx="3571151" cy="1863014"/>
                          </a:xfrm>
                          <a:prstGeom prst="rect">
                            <a:avLst/>
                          </a:prstGeom>
                        </pic:spPr>
                      </pic:pic>
                    </a:graphicData>
                  </a:graphic>
                </wp:inline>
              </w:drawing>
            </w:r>
          </w:p>
        </w:tc>
        <w:tc>
          <w:tcPr>
            <w:tcW w:w="3907" w:type="dxa"/>
          </w:tcPr>
          <w:p w14:paraId="39C9ACBB" w14:textId="21AA62C4" w:rsidR="0018350B" w:rsidRDefault="000B33A4" w:rsidP="007F6DF4">
            <w:pPr>
              <w:jc w:val="both"/>
            </w:pPr>
            <w:r>
              <w:rPr>
                <w:noProof/>
              </w:rPr>
              <mc:AlternateContent>
                <mc:Choice Requires="wps">
                  <w:drawing>
                    <wp:anchor distT="45720" distB="45720" distL="114300" distR="114300" simplePos="0" relativeHeight="251665408" behindDoc="0" locked="0" layoutInCell="1" allowOverlap="1" wp14:anchorId="0363297B" wp14:editId="137F44B7">
                      <wp:simplePos x="0" y="0"/>
                      <wp:positionH relativeFrom="column">
                        <wp:posOffset>-6985</wp:posOffset>
                      </wp:positionH>
                      <wp:positionV relativeFrom="paragraph">
                        <wp:posOffset>-5080</wp:posOffset>
                      </wp:positionV>
                      <wp:extent cx="276225" cy="295275"/>
                      <wp:effectExtent l="0" t="0" r="9525" b="952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1225DA32" w14:textId="31470411" w:rsidR="000B33A4" w:rsidRPr="000B33A4" w:rsidRDefault="000B33A4" w:rsidP="000B33A4">
                                  <w:pPr>
                                    <w:rPr>
                                      <w:b/>
                                      <w:bCs/>
                                      <w:lang w:val="de-DE"/>
                                    </w:rPr>
                                  </w:pPr>
                                  <w:r w:rsidRPr="000B33A4">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3297B" id="_x0000_s1027" type="#_x0000_t202" style="position:absolute;left:0;text-align:left;margin-left:-.55pt;margin-top:-.4pt;width:21.75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" stroked="f">
                      <v:fill opacity="46517f"/>
                      <v:textbox>
                        <w:txbxContent>
                          <w:p w14:paraId="1225DA32" w14:textId="31470411" w:rsidR="000B33A4" w:rsidRPr="000B33A4" w:rsidRDefault="000B33A4" w:rsidP="000B33A4">
                            <w:pPr>
                              <w:rPr>
                                <w:b/>
                                <w:bCs/>
                                <w:lang w:val="de-DE"/>
                              </w:rPr>
                            </w:pPr>
                            <w:r w:rsidRPr="000B33A4">
                              <w:rPr>
                                <w:b/>
                                <w:bCs/>
                                <w:lang w:val="de-DE"/>
                              </w:rPr>
                              <w:t>B</w:t>
                            </w:r>
                          </w:p>
                        </w:txbxContent>
                      </v:textbox>
                    </v:shape>
                  </w:pict>
                </mc:Fallback>
              </mc:AlternateContent>
            </w:r>
            <w:r w:rsidR="0018350B">
              <w:rPr>
                <w:noProof/>
              </w:rPr>
              <w:drawing>
                <wp:inline distT="0" distB="0" distL="0" distR="0" wp14:anchorId="075A3E1B" wp14:editId="56095B38">
                  <wp:extent cx="2497545" cy="1800225"/>
                  <wp:effectExtent l="0" t="0" r="0" b="0"/>
                  <wp:docPr id="2" name="Picture 2" descr="A group of red balloon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group of red balloons&#10;&#10;Description automatically generated with low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15840" cy="1813412"/>
                          </a:xfrm>
                          <a:prstGeom prst="rect">
                            <a:avLst/>
                          </a:prstGeom>
                          <a:noFill/>
                          <a:ln>
                            <a:noFill/>
                          </a:ln>
                        </pic:spPr>
                      </pic:pic>
                    </a:graphicData>
                  </a:graphic>
                </wp:inline>
              </w:drawing>
            </w:r>
          </w:p>
        </w:tc>
      </w:tr>
      <w:tr w:rsidR="0018350B" w14:paraId="14413A82" w14:textId="77777777" w:rsidTr="000B33A4">
        <w:tc>
          <w:tcPr>
            <w:tcW w:w="5453" w:type="dxa"/>
          </w:tcPr>
          <w:p w14:paraId="20C7F43C" w14:textId="37E23792" w:rsidR="0018350B" w:rsidRDefault="000B33A4" w:rsidP="007F6DF4">
            <w:pPr>
              <w:jc w:val="both"/>
            </w:pPr>
            <w:r>
              <w:rPr>
                <w:noProof/>
              </w:rPr>
              <w:lastRenderedPageBreak/>
              <mc:AlternateContent>
                <mc:Choice Requires="wps">
                  <w:drawing>
                    <wp:anchor distT="45720" distB="45720" distL="114300" distR="114300" simplePos="0" relativeHeight="251667456" behindDoc="0" locked="0" layoutInCell="1" allowOverlap="1" wp14:anchorId="744E4E3A" wp14:editId="0AB46982">
                      <wp:simplePos x="0" y="0"/>
                      <wp:positionH relativeFrom="column">
                        <wp:posOffset>7620</wp:posOffset>
                      </wp:positionH>
                      <wp:positionV relativeFrom="paragraph">
                        <wp:posOffset>28575</wp:posOffset>
                      </wp:positionV>
                      <wp:extent cx="276225" cy="295275"/>
                      <wp:effectExtent l="0" t="0" r="9525" b="952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0C73C87C" w14:textId="32EABD92" w:rsidR="000B33A4" w:rsidRPr="000B33A4" w:rsidRDefault="000B33A4" w:rsidP="000B33A4">
                                  <w:pPr>
                                    <w:rPr>
                                      <w:b/>
                                      <w:bCs/>
                                      <w:lang w:val="de-DE"/>
                                    </w:rPr>
                                  </w:pPr>
                                  <w:r w:rsidRPr="000B33A4">
                                    <w:rPr>
                                      <w:b/>
                                      <w:bCs/>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E4E3A" id="_x0000_s1028" type="#_x0000_t202" style="position:absolute;left:0;text-align:left;margin-left:.6pt;margin-top:2.25pt;width:21.75pt;height:23.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" stroked="f">
                      <v:fill opacity="46517f"/>
                      <v:textbox>
                        <w:txbxContent>
                          <w:p w14:paraId="0C73C87C" w14:textId="32EABD92" w:rsidR="000B33A4" w:rsidRPr="000B33A4" w:rsidRDefault="000B33A4" w:rsidP="000B33A4">
                            <w:pPr>
                              <w:rPr>
                                <w:b/>
                                <w:bCs/>
                                <w:lang w:val="de-DE"/>
                              </w:rPr>
                            </w:pPr>
                            <w:r w:rsidRPr="000B33A4">
                              <w:rPr>
                                <w:b/>
                                <w:bCs/>
                                <w:lang w:val="de-DE"/>
                              </w:rPr>
                              <w:t>C</w:t>
                            </w:r>
                          </w:p>
                        </w:txbxContent>
                      </v:textbox>
                    </v:shape>
                  </w:pict>
                </mc:Fallback>
              </mc:AlternateContent>
            </w:r>
            <w:r w:rsidR="0018350B">
              <w:rPr>
                <w:noProof/>
              </w:rPr>
              <w:drawing>
                <wp:inline distT="0" distB="0" distL="0" distR="0" wp14:anchorId="2103E339" wp14:editId="05B78CB7">
                  <wp:extent cx="3358248" cy="2365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rcRect t="2091" b="2091"/>
                          <a:stretch>
                            <a:fillRect/>
                          </a:stretch>
                        </pic:blipFill>
                        <pic:spPr bwMode="auto">
                          <a:xfrm>
                            <a:off x="0" y="0"/>
                            <a:ext cx="3358248" cy="2365659"/>
                          </a:xfrm>
                          <a:prstGeom prst="rect">
                            <a:avLst/>
                          </a:prstGeom>
                          <a:ln>
                            <a:noFill/>
                          </a:ln>
                          <a:extLst>
                            <a:ext uri="{53640926-AAD7-44D8-BBD7-CCE9431645EC}">
                              <a14:shadowObscured xmlns:a14="http://schemas.microsoft.com/office/drawing/2010/main"/>
                            </a:ext>
                          </a:extLst>
                        </pic:spPr>
                      </pic:pic>
                    </a:graphicData>
                  </a:graphic>
                </wp:inline>
              </w:drawing>
            </w:r>
          </w:p>
        </w:tc>
        <w:tc>
          <w:tcPr>
            <w:tcW w:w="3907" w:type="dxa"/>
          </w:tcPr>
          <w:p w14:paraId="31F161C9" w14:textId="2268A702" w:rsidR="0018350B" w:rsidRDefault="000B33A4" w:rsidP="007F6DF4">
            <w:pPr>
              <w:jc w:val="both"/>
            </w:pPr>
            <w:r>
              <w:rPr>
                <w:noProof/>
              </w:rPr>
              <mc:AlternateContent>
                <mc:Choice Requires="wps">
                  <w:drawing>
                    <wp:anchor distT="45720" distB="45720" distL="114300" distR="114300" simplePos="0" relativeHeight="251669504" behindDoc="0" locked="0" layoutInCell="1" allowOverlap="1" wp14:anchorId="564589D5" wp14:editId="5231E908">
                      <wp:simplePos x="0" y="0"/>
                      <wp:positionH relativeFrom="column">
                        <wp:posOffset>-168910</wp:posOffset>
                      </wp:positionH>
                      <wp:positionV relativeFrom="paragraph">
                        <wp:posOffset>47625</wp:posOffset>
                      </wp:positionV>
                      <wp:extent cx="276225" cy="295275"/>
                      <wp:effectExtent l="0" t="0" r="9525" b="952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225" cy="295275"/>
                              </a:xfrm>
                              <a:prstGeom prst="rect">
                                <a:avLst/>
                              </a:prstGeom>
                              <a:solidFill>
                                <a:srgbClr val="FFFFFF">
                                  <a:alpha val="70980"/>
                                </a:srgbClr>
                              </a:solidFill>
                              <a:ln w="9525">
                                <a:noFill/>
                                <a:miter lim="800000"/>
                                <a:headEnd/>
                                <a:tailEnd/>
                              </a:ln>
                            </wps:spPr>
                            <wps:txbx>
                              <w:txbxContent>
                                <w:p w14:paraId="72774D52" w14:textId="4106B03D" w:rsidR="000B33A4" w:rsidRPr="000B33A4" w:rsidRDefault="000B33A4" w:rsidP="000B33A4">
                                  <w:pPr>
                                    <w:rPr>
                                      <w:b/>
                                      <w:bCs/>
                                      <w:lang w:val="de-DE"/>
                                    </w:rPr>
                                  </w:pPr>
                                  <w:r w:rsidRPr="000B33A4">
                                    <w:rPr>
                                      <w:b/>
                                      <w:bCs/>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4589D5" id="_x0000_s1029" type="#_x0000_t202" style="position:absolute;left:0;text-align:left;margin-left:-13.3pt;margin-top:3.75pt;width:21.75pt;height:23.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" stroked="f">
                      <v:fill opacity="46517f"/>
                      <v:textbox>
                        <w:txbxContent>
                          <w:p w14:paraId="72774D52" w14:textId="4106B03D" w:rsidR="000B33A4" w:rsidRPr="000B33A4" w:rsidRDefault="000B33A4" w:rsidP="000B33A4">
                            <w:pPr>
                              <w:rPr>
                                <w:b/>
                                <w:bCs/>
                                <w:lang w:val="de-DE"/>
                              </w:rPr>
                            </w:pPr>
                            <w:r w:rsidRPr="000B33A4">
                              <w:rPr>
                                <w:b/>
                                <w:bCs/>
                                <w:lang w:val="de-DE"/>
                              </w:rPr>
                              <w:t>D</w:t>
                            </w:r>
                          </w:p>
                        </w:txbxContent>
                      </v:textbox>
                    </v:shape>
                  </w:pict>
                </mc:Fallback>
              </mc:AlternateContent>
            </w:r>
            <w:r w:rsidR="0018350B">
              <w:rPr>
                <w:noProof/>
              </w:rPr>
              <w:drawing>
                <wp:inline distT="0" distB="0" distL="0" distR="0" wp14:anchorId="1705FB47" wp14:editId="2353DE59">
                  <wp:extent cx="2457242" cy="234251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4" cstate="print">
                            <a:extLst>
                              <a:ext uri="{28A0092B-C50C-407E-A947-70E740481C1C}">
                                <a14:useLocalDpi xmlns:a14="http://schemas.microsoft.com/office/drawing/2010/main" val="0"/>
                              </a:ext>
                            </a:extLst>
                          </a:blip>
                          <a:srcRect l="2794" r="7116" b="2810"/>
                          <a:stretch/>
                        </pic:blipFill>
                        <pic:spPr bwMode="auto">
                          <a:xfrm>
                            <a:off x="0" y="0"/>
                            <a:ext cx="2466732" cy="23515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44DB515F" w14:textId="0D2A75CD" w:rsidR="0095499F" w:rsidRPr="0095499F" w:rsidRDefault="009223B5" w:rsidP="0018350B">
      <w:pPr>
        <w:pStyle w:val="Caption"/>
        <w:jc w:val="both"/>
      </w:pPr>
      <w:bookmarkStart w:id="0" w:name="_Ref83682025"/>
      <w:r>
        <w:t xml:space="preserve">Figure </w:t>
      </w:r>
      <w:r w:rsidR="00E80C03">
        <w:fldChar w:fldCharType="begin"/>
      </w:r>
      <w:r w:rsidR="00E80C03">
        <w:instrText xml:space="preserve"> SEQ Figure \* ARABIC </w:instrText>
      </w:r>
      <w:r w:rsidR="00E80C03">
        <w:fldChar w:fldCharType="separate"/>
      </w:r>
      <w:r w:rsidR="00F41AE3">
        <w:rPr>
          <w:noProof/>
        </w:rPr>
        <w:t>1</w:t>
      </w:r>
      <w:r w:rsidR="00E80C03">
        <w:rPr>
          <w:noProof/>
        </w:rPr>
        <w:fldChar w:fldCharType="end"/>
      </w:r>
      <w:bookmarkEnd w:id="0"/>
      <w:r>
        <w:t>:</w:t>
      </w:r>
      <w:r w:rsidR="0018350B">
        <w:t xml:space="preserve"> </w:t>
      </w:r>
      <w:r w:rsidR="0018350B" w:rsidRPr="004960E3">
        <w:rPr>
          <w:b/>
          <w:bCs/>
        </w:rPr>
        <w:t>A</w:t>
      </w:r>
      <w:r w:rsidR="0018350B">
        <w:t>.</w:t>
      </w:r>
      <w:r>
        <w:t xml:space="preserve"> Screenshot from the motion prediction task while the ball was visible.</w:t>
      </w:r>
      <w:r w:rsidR="0018350B">
        <w:t xml:space="preserve"> </w:t>
      </w:r>
      <w:r w:rsidR="0018350B" w:rsidRPr="004960E3">
        <w:rPr>
          <w:b/>
          <w:bCs/>
        </w:rPr>
        <w:t>B</w:t>
      </w:r>
      <w:r w:rsidR="0018350B">
        <w:t xml:space="preserve">. </w:t>
      </w:r>
      <w:r>
        <w:t>Screenshot from the speed estimation task while the ball cloud was presented.</w:t>
      </w:r>
      <w:r w:rsidR="0018350B">
        <w:t xml:space="preserve"> </w:t>
      </w:r>
      <w:r w:rsidR="0018350B" w:rsidRPr="004960E3">
        <w:rPr>
          <w:b/>
          <w:bCs/>
        </w:rPr>
        <w:t>C</w:t>
      </w:r>
      <w:r w:rsidR="0018350B">
        <w:t xml:space="preserve">. </w:t>
      </w:r>
      <w:r w:rsidR="0095499F">
        <w:t>Schematic of the motion prediction task.</w:t>
      </w:r>
      <w:r w:rsidR="0018350B">
        <w:t xml:space="preserve"> </w:t>
      </w:r>
      <w:r w:rsidR="0018350B" w:rsidRPr="004960E3">
        <w:rPr>
          <w:b/>
          <w:bCs/>
        </w:rPr>
        <w:t>D</w:t>
      </w:r>
      <w:r w:rsidR="0018350B">
        <w:t xml:space="preserve">. </w:t>
      </w:r>
      <w:r w:rsidR="0095499F">
        <w:t xml:space="preserve">Schematic of the </w:t>
      </w:r>
      <w:r w:rsidR="005C4459">
        <w:t>speed estimation</w:t>
      </w:r>
      <w:r w:rsidR="0095499F">
        <w:t xml:space="preserve"> task.</w:t>
      </w:r>
    </w:p>
    <w:p w14:paraId="5F523CA6" w14:textId="77777777" w:rsidR="004D1AD4" w:rsidRDefault="005C4459" w:rsidP="007F6DF4">
      <w:pPr>
        <w:jc w:val="both"/>
      </w:pPr>
      <w:r>
        <w:rPr>
          <w:b/>
          <w:bCs/>
        </w:rPr>
        <w:t>Speed estimation</w:t>
      </w:r>
      <w:r w:rsidR="007F3C81" w:rsidRPr="0036455B">
        <w:rPr>
          <w:b/>
          <w:bCs/>
        </w:rPr>
        <w:t xml:space="preserve"> –</w:t>
      </w:r>
      <w:r w:rsidR="007F3C81">
        <w:t xml:space="preserve"> In the </w:t>
      </w:r>
      <w:r>
        <w:t>speed estimation</w:t>
      </w:r>
      <w:r w:rsidR="007F3C81">
        <w:t xml:space="preserve"> task</w:t>
      </w:r>
      <w:r w:rsidR="00DE2851">
        <w:t xml:space="preserve"> (</w:t>
      </w:r>
      <w:hyperlink r:id="rId15" w:history="1">
        <w:r w:rsidR="00DE2851" w:rsidRPr="00DE2851">
          <w:rPr>
            <w:rStyle w:val="Hyperlink"/>
          </w:rPr>
          <w:t>video on YouTube</w:t>
        </w:r>
      </w:hyperlink>
      <w:r w:rsidR="00DE2851">
        <w:t>)</w:t>
      </w:r>
      <w:r w:rsidR="007F3C81">
        <w:t xml:space="preserve">, participants </w:t>
      </w:r>
      <w:r w:rsidR="00B1187F">
        <w:t>are</w:t>
      </w:r>
      <w:r w:rsidR="007F3C81">
        <w:t xml:space="preserve"> presented </w:t>
      </w:r>
      <w:r w:rsidR="00B1187F">
        <w:t xml:space="preserve">with </w:t>
      </w:r>
      <w:r w:rsidR="007F3C81">
        <w:t xml:space="preserve">two motion intervals and </w:t>
      </w:r>
      <w:r w:rsidR="00B1187F">
        <w:t>have</w:t>
      </w:r>
      <w:r w:rsidR="007F3C81">
        <w:t xml:space="preserve"> to judge which of them </w:t>
      </w:r>
      <w:r w:rsidR="0001116F">
        <w:t>is</w:t>
      </w:r>
      <w:r w:rsidR="007F3C81">
        <w:t xml:space="preserve"> faster. In one of them, they view a ball travelling to the left or to the right. </w:t>
      </w:r>
      <w:r w:rsidR="00B728BB">
        <w:t xml:space="preserve">As for the motion prediction task, this ball </w:t>
      </w:r>
      <w:r w:rsidR="00B1187F">
        <w:t>can</w:t>
      </w:r>
      <w:r w:rsidR="00B728BB">
        <w:t xml:space="preserve"> have one out of three speeds (4, 5, 6 m/s), and the participant </w:t>
      </w:r>
      <w:r w:rsidR="00B1187F">
        <w:t xml:space="preserve">can </w:t>
      </w:r>
      <w:r w:rsidR="00B728BB">
        <w:t>also experience visual self-motion in the same direction or in the opposite direction</w:t>
      </w:r>
      <w:r w:rsidR="00B1187F">
        <w:t>,</w:t>
      </w:r>
      <w:r w:rsidR="00B728BB">
        <w:t xml:space="preserve"> or remain static</w:t>
      </w:r>
      <w:r w:rsidR="00375AC1">
        <w:t xml:space="preserve"> (see </w:t>
      </w:r>
      <w:r w:rsidR="00375AC1">
        <w:fldChar w:fldCharType="begin"/>
      </w:r>
      <w:r w:rsidR="00375AC1">
        <w:instrText xml:space="preserve"> REF _Ref83682025 \h </w:instrText>
      </w:r>
      <w:r w:rsidR="00375AC1">
        <w:fldChar w:fldCharType="separate"/>
      </w:r>
      <w:r w:rsidR="00375AC1">
        <w:t xml:space="preserve">Figure </w:t>
      </w:r>
      <w:r w:rsidR="00375AC1">
        <w:rPr>
          <w:noProof/>
        </w:rPr>
        <w:t>1</w:t>
      </w:r>
      <w:r w:rsidR="00375AC1">
        <w:fldChar w:fldCharType="end"/>
      </w:r>
      <w:r w:rsidR="00375AC1">
        <w:t>D)</w:t>
      </w:r>
      <w:r w:rsidR="00B728BB">
        <w:t>. The second motion consist</w:t>
      </w:r>
      <w:r w:rsidR="00B1187F">
        <w:t>s</w:t>
      </w:r>
      <w:r w:rsidR="00B728BB">
        <w:t xml:space="preserve"> of a ball cloud of 2.5</w:t>
      </w:r>
      <w:r w:rsidR="0041537B">
        <w:t> </w:t>
      </w:r>
      <w:r w:rsidR="00B728BB">
        <w:t>m width and 1</w:t>
      </w:r>
      <w:r w:rsidR="0041537B">
        <w:t> </w:t>
      </w:r>
      <w:r w:rsidR="00B728BB">
        <w:t xml:space="preserve">m height at the same distance </w:t>
      </w:r>
      <w:r w:rsidR="00B1187F">
        <w:t>to</w:t>
      </w:r>
      <w:r w:rsidR="00B728BB">
        <w:t xml:space="preserve"> the observer</w:t>
      </w:r>
      <w:r w:rsidR="004960E3">
        <w:t xml:space="preserve"> (see </w:t>
      </w:r>
      <w:r w:rsidR="004960E3">
        <w:fldChar w:fldCharType="begin"/>
      </w:r>
      <w:r w:rsidR="004960E3">
        <w:instrText xml:space="preserve"> REF _Ref83682025 \h </w:instrText>
      </w:r>
      <w:r w:rsidR="004960E3">
        <w:fldChar w:fldCharType="separate"/>
      </w:r>
      <w:r w:rsidR="004960E3">
        <w:t xml:space="preserve">Figure </w:t>
      </w:r>
      <w:r w:rsidR="004960E3">
        <w:rPr>
          <w:noProof/>
        </w:rPr>
        <w:t>1</w:t>
      </w:r>
      <w:r w:rsidR="004960E3">
        <w:fldChar w:fldCharType="end"/>
      </w:r>
      <w:r w:rsidR="004960E3">
        <w:t>B)</w:t>
      </w:r>
      <w:r w:rsidR="00B728BB">
        <w:t>. Each ball in this cloud ha</w:t>
      </w:r>
      <w:r w:rsidR="00B1187F">
        <w:t>s</w:t>
      </w:r>
      <w:r w:rsidR="00B728BB">
        <w:t xml:space="preserve"> the same diameter as the main target (0.4m) and balls </w:t>
      </w:r>
      <w:r w:rsidR="00B1187F">
        <w:t xml:space="preserve">are </w:t>
      </w:r>
      <w:r w:rsidR="00B728BB">
        <w:t xml:space="preserve">emitted randomly </w:t>
      </w:r>
      <w:r w:rsidR="00FC475E">
        <w:t xml:space="preserve">from one side of the cloud area </w:t>
      </w:r>
      <w:r w:rsidR="00B728BB">
        <w:t xml:space="preserve">such that, at any given moment, between 8 and 12 balls </w:t>
      </w:r>
      <w:r w:rsidR="00B1187F">
        <w:t xml:space="preserve">are </w:t>
      </w:r>
      <w:r w:rsidR="00B728BB">
        <w:t>visible.</w:t>
      </w:r>
      <w:r w:rsidR="00FC475E">
        <w:t xml:space="preserve"> All balls move at the same speed and </w:t>
      </w:r>
      <w:r w:rsidR="00B1187F">
        <w:t xml:space="preserve">are </w:t>
      </w:r>
      <w:r w:rsidR="00FC475E">
        <w:t>visible either until they reach the opposite end of the cloud area or until the motion interval end</w:t>
      </w:r>
      <w:r w:rsidR="00B1187F">
        <w:t>s</w:t>
      </w:r>
      <w:r w:rsidR="00FC475E">
        <w:t xml:space="preserve"> after 0.5s observation time. The speed of these balls </w:t>
      </w:r>
      <w:r w:rsidR="00B1187F">
        <w:t xml:space="preserve">is </w:t>
      </w:r>
      <w:r w:rsidR="00FC475E">
        <w:t xml:space="preserve">constant throughout each trial and </w:t>
      </w:r>
      <w:r w:rsidR="00B1187F">
        <w:t xml:space="preserve">is </w:t>
      </w:r>
      <w:r w:rsidR="00FC475E">
        <w:t>governed by PEST staircase</w:t>
      </w:r>
      <w:r w:rsidR="00B1187F">
        <w:t xml:space="preserve"> rules</w:t>
      </w:r>
      <w:r w:rsidR="00FC475E">
        <w:t xml:space="preserve"> </w:t>
      </w:r>
      <w:r w:rsidR="00FC475E">
        <w:fldChar w:fldCharType="begin" w:fldLock="1"/>
      </w:r>
      <w:r w:rsidR="00D369E7">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FC475E">
        <w:fldChar w:fldCharType="separate"/>
      </w:r>
      <w:r w:rsidR="00FC475E" w:rsidRPr="00FC475E">
        <w:rPr>
          <w:noProof/>
        </w:rPr>
        <w:t>(Taylor &amp; Creelman, 1967)</w:t>
      </w:r>
      <w:r w:rsidR="00FC475E">
        <w:fldChar w:fldCharType="end"/>
      </w:r>
      <w:r w:rsidR="00FC475E">
        <w:t>. For each condition, we employ two pests: one start</w:t>
      </w:r>
      <w:r w:rsidR="00B1187F">
        <w:t>s</w:t>
      </w:r>
      <w:r w:rsidR="00FC475E">
        <w:t xml:space="preserve"> 30% above the speed of the single ball from the other motion interval, while the other start</w:t>
      </w:r>
      <w:r w:rsidR="00B1187F">
        <w:t>s</w:t>
      </w:r>
      <w:r w:rsidR="00FC475E">
        <w:t xml:space="preserve"> 30% below. The initial step size </w:t>
      </w:r>
      <w:r w:rsidR="00B1187F">
        <w:t xml:space="preserve">is </w:t>
      </w:r>
      <w:r w:rsidR="0081086E">
        <w:t>0</w:t>
      </w:r>
      <w:r w:rsidR="00FC475E">
        <w:t>.</w:t>
      </w:r>
      <w:r w:rsidR="0081086E">
        <w:t>6</w:t>
      </w:r>
      <w:r w:rsidR="00FC475E">
        <w:t xml:space="preserve"> m/s and each pest terminate</w:t>
      </w:r>
      <w:r w:rsidR="0014510B">
        <w:t>s</w:t>
      </w:r>
      <w:r w:rsidR="00FC475E">
        <w:t xml:space="preserve"> either after </w:t>
      </w:r>
      <w:r w:rsidR="008F0030">
        <w:t>37</w:t>
      </w:r>
      <w:r w:rsidR="00FC475E">
        <w:t xml:space="preserve"> trials, or when the participant </w:t>
      </w:r>
      <w:r w:rsidR="007F6DF4">
        <w:t>ha</w:t>
      </w:r>
      <w:r w:rsidR="00B1187F">
        <w:t>s</w:t>
      </w:r>
      <w:r w:rsidR="007F6DF4">
        <w:t xml:space="preserve"> completed at least </w:t>
      </w:r>
      <w:r w:rsidR="008F0030">
        <w:t>3</w:t>
      </w:r>
      <w:r w:rsidR="007F6DF4">
        <w:t>0 trials and the step size drop</w:t>
      </w:r>
      <w:r w:rsidR="00B1187F">
        <w:t>s</w:t>
      </w:r>
      <w:r w:rsidR="007F6DF4">
        <w:t xml:space="preserve"> below 0.03 m/s. We modified the original PEST rules such that the step size </w:t>
      </w:r>
      <w:r w:rsidR="00B1187F">
        <w:t>is</w:t>
      </w:r>
      <w:r w:rsidR="0081086E">
        <w:t xml:space="preserve"> always twice the initial step size (that is, 1.2 m/s) </w:t>
      </w:r>
      <w:r w:rsidR="007F6DF4">
        <w:t xml:space="preserve">for the first </w:t>
      </w:r>
      <w:r w:rsidR="008F0030">
        <w:t>ten</w:t>
      </w:r>
      <w:r w:rsidR="0081086E">
        <w:t xml:space="preserve"> </w:t>
      </w:r>
      <w:r w:rsidR="007F6DF4">
        <w:t>trials in order to spread out the values presented to the observer and allow for more robust JND estimates.</w:t>
      </w:r>
      <w:r w:rsidR="00A24FC2">
        <w:t xml:space="preserve"> We limit the range of speeds the ball cloud </w:t>
      </w:r>
      <w:r w:rsidR="00B1187F">
        <w:t xml:space="preserve">can </w:t>
      </w:r>
      <w:r w:rsidR="00A24FC2">
        <w:t xml:space="preserve">take to </w:t>
      </w:r>
      <w:r w:rsidR="001160A3">
        <w:t>between one third the speed of the ball and three times the speed of the ball.</w:t>
      </w:r>
      <w:r w:rsidR="00674158" w:rsidRPr="00674158">
        <w:t xml:space="preserve"> Overall, participants perform 30 to 37 trials in 18 staircases (two start values, three speeds and three motion profiles) for a total of 540 to 666 trials.</w:t>
      </w:r>
      <w:r w:rsidR="00674158">
        <w:t xml:space="preserve"> </w:t>
      </w:r>
    </w:p>
    <w:p w14:paraId="795935AC" w14:textId="352F7E5F" w:rsidR="00221120" w:rsidRDefault="00674158" w:rsidP="007F6DF4">
      <w:pPr>
        <w:jc w:val="both"/>
      </w:pPr>
      <w:r>
        <w:t>Before proceeding to the main task, participants are asked to complete a training session. This training session consists of one PEST of reduced length (between 20 and 27 trials) that starts 30% above the speed of the ball (3 m/s). Participants need to achieve a final step size of below 0.3; otherwise they are asked to repeat the training. If they fail the training a second time, we exclude them from the analysis. This task – including the training – takes about 40 minutes to complete.</w:t>
      </w:r>
    </w:p>
    <w:p w14:paraId="2F82C7D6" w14:textId="1AA41905" w:rsidR="003D757B" w:rsidRPr="003D757B" w:rsidRDefault="00747D00" w:rsidP="007F6DF4">
      <w:pPr>
        <w:jc w:val="both"/>
      </w:pPr>
      <w:r>
        <w:t>Participants can choose to receive the instructions as PDF (</w:t>
      </w:r>
      <w:hyperlink r:id="rId16" w:history="1">
        <w:r w:rsidRPr="00DF2609">
          <w:rPr>
            <w:rStyle w:val="Hyperlink"/>
          </w:rPr>
          <w:t>can be downloaded here, from GitHub</w:t>
        </w:r>
      </w:hyperlink>
      <w:r>
        <w:t xml:space="preserve">) or </w:t>
      </w:r>
      <w:r w:rsidR="000D26ED">
        <w:t>watch</w:t>
      </w:r>
      <w:r>
        <w:t xml:space="preserve"> a video (</w:t>
      </w:r>
      <w:hyperlink r:id="rId17" w:history="1">
        <w:r w:rsidRPr="00DF2609">
          <w:rPr>
            <w:rStyle w:val="Hyperlink"/>
          </w:rPr>
          <w:t>which can be viewed here, on YouTube</w:t>
        </w:r>
      </w:hyperlink>
      <w:r>
        <w:t>).</w:t>
      </w:r>
    </w:p>
    <w:p w14:paraId="09F58A91" w14:textId="1983C2D9" w:rsidR="005D6746" w:rsidRDefault="005D6746" w:rsidP="003D757B">
      <w:pPr>
        <w:pStyle w:val="Heading2"/>
      </w:pPr>
      <w:r>
        <w:lastRenderedPageBreak/>
        <w:t>Predictions</w:t>
      </w:r>
    </w:p>
    <w:p w14:paraId="6ED6B321" w14:textId="003FD3BE" w:rsidR="00FB6D00" w:rsidRDefault="00FB6D00" w:rsidP="008F0030">
      <w:pPr>
        <w:jc w:val="both"/>
      </w:pPr>
      <w:r>
        <w:t xml:space="preserve">We built models of the underlying perceptual processes for both the prediction and the </w:t>
      </w:r>
      <w:r w:rsidR="005C4459">
        <w:t>speed estimation</w:t>
      </w:r>
      <w:r>
        <w:t xml:space="preserve"> task. The instantiation of the model for the prediction task can be found </w:t>
      </w:r>
      <w:hyperlink r:id="rId18" w:history="1">
        <w:r w:rsidRPr="00DF2609">
          <w:rPr>
            <w:rStyle w:val="Hyperlink"/>
          </w:rPr>
          <w:t>here (on GitHub)</w:t>
        </w:r>
      </w:hyperlink>
      <w:r>
        <w:t xml:space="preserve">, and the instantiation of the </w:t>
      </w:r>
      <w:r w:rsidR="005C4459">
        <w:t>speed estimation</w:t>
      </w:r>
      <w:r>
        <w:t xml:space="preserve"> model can be found </w:t>
      </w:r>
      <w:hyperlink r:id="rId19" w:history="1">
        <w:r w:rsidRPr="00DF2609">
          <w:rPr>
            <w:rStyle w:val="Hyperlink"/>
          </w:rPr>
          <w:t>here (on GitHub)</w:t>
        </w:r>
      </w:hyperlink>
      <w:r>
        <w:t>.</w:t>
      </w:r>
      <w:r w:rsidR="00DF2609">
        <w:t xml:space="preserve"> The implementation of the model that relates performance in both tasks can be found </w:t>
      </w:r>
      <w:hyperlink r:id="rId20" w:history="1">
        <w:r w:rsidR="00DF2609" w:rsidRPr="00DF2609">
          <w:rPr>
            <w:rStyle w:val="Hyperlink"/>
          </w:rPr>
          <w:t>here (on GitHub)</w:t>
        </w:r>
      </w:hyperlink>
      <w:r w:rsidR="00DF2609">
        <w:t xml:space="preserve">. </w:t>
      </w:r>
      <w:r>
        <w:t>The models are based on the following assumptions:</w:t>
      </w:r>
    </w:p>
    <w:p w14:paraId="6DBAC04B" w14:textId="7530D4CE" w:rsidR="00FB6D00" w:rsidRPr="00FB6D00" w:rsidRDefault="00FB6D00" w:rsidP="008F0030">
      <w:pPr>
        <w:numPr>
          <w:ilvl w:val="0"/>
          <w:numId w:val="1"/>
        </w:numPr>
        <w:jc w:val="both"/>
      </w:pPr>
      <w:r w:rsidRPr="00FB6D00">
        <w:t xml:space="preserve">The time it would take the ball to reach the target rectangle was underestimated by an amount corresponding to 20% of the presented self-motion speed for the Opposite Directions </w:t>
      </w:r>
      <w:r w:rsidR="00507E0A">
        <w:t>motion profile</w:t>
      </w:r>
      <w:r>
        <w:t xml:space="preserve"> </w:t>
      </w:r>
      <w:r w:rsidRPr="00FB6D00">
        <w:t xml:space="preserve">(Jörges &amp; Harris 2021), with a between-participant standard deviation of 30% for this bias. No biases were assumed for the Same Directions and </w:t>
      </w:r>
      <w:r w:rsidR="00507E0A">
        <w:t xml:space="preserve">Observer </w:t>
      </w:r>
      <w:r w:rsidRPr="00FB6D00">
        <w:t xml:space="preserve">Static </w:t>
      </w:r>
      <w:r w:rsidR="00507E0A">
        <w:t>motion profiles</w:t>
      </w:r>
      <w:r w:rsidRPr="00FB6D00">
        <w:t>.</w:t>
      </w:r>
    </w:p>
    <w:p w14:paraId="306FFB34" w14:textId="39FC8A8E" w:rsidR="00FB6D00" w:rsidRPr="00FB6D00" w:rsidRDefault="00FB6D00" w:rsidP="008F0030">
      <w:pPr>
        <w:numPr>
          <w:ilvl w:val="0"/>
          <w:numId w:val="1"/>
        </w:numPr>
        <w:jc w:val="both"/>
      </w:pPr>
      <w:r w:rsidRPr="00FB6D00">
        <w:t xml:space="preserve">The variability in responses was 20% higher in the Opposite Directions </w:t>
      </w:r>
      <w:r w:rsidR="00507E0A">
        <w:t>motion profile</w:t>
      </w:r>
      <w:r w:rsidRPr="00FB6D00">
        <w:t xml:space="preserve">, with a between-participant standard deviation of 30% for this effect. No differences in variability were assumed for the Opposite Directions and Static </w:t>
      </w:r>
      <w:r w:rsidR="00507E0A" w:rsidRPr="00507E0A">
        <w:t>motion profile</w:t>
      </w:r>
      <w:r w:rsidRPr="00FB6D00">
        <w:t>.</w:t>
      </w:r>
    </w:p>
    <w:p w14:paraId="5304BA67" w14:textId="75D3B370" w:rsidR="00FB6D00" w:rsidRPr="00FB6D00" w:rsidRDefault="00FB6D00" w:rsidP="008F0030">
      <w:pPr>
        <w:numPr>
          <w:ilvl w:val="0"/>
          <w:numId w:val="1"/>
        </w:numPr>
        <w:jc w:val="both"/>
      </w:pPr>
      <w:r w:rsidRPr="00FB6D00">
        <w:t xml:space="preserve">Participants estimated the ball speed accurately in the Same Direction and Static </w:t>
      </w:r>
      <w:r w:rsidR="00507E0A" w:rsidRPr="00507E0A">
        <w:t>motion profile</w:t>
      </w:r>
      <w:r w:rsidRPr="00FB6D00">
        <w:t>.</w:t>
      </w:r>
    </w:p>
    <w:p w14:paraId="776FEA51" w14:textId="77777777" w:rsidR="00FB6D00" w:rsidRPr="00FB6D00" w:rsidRDefault="00FB6D00" w:rsidP="008F0030">
      <w:pPr>
        <w:numPr>
          <w:ilvl w:val="0"/>
          <w:numId w:val="1"/>
        </w:numPr>
        <w:jc w:val="both"/>
      </w:pPr>
      <w:r w:rsidRPr="00FB6D00">
        <w:t>A Weber Fraction of 10% for the estimation of the ball speed, with a between-participant standard deviation of 1.5%.</w:t>
      </w:r>
    </w:p>
    <w:p w14:paraId="1B7D0AA8" w14:textId="77777777" w:rsidR="00FB6D00" w:rsidRPr="00FB6D00" w:rsidRDefault="00FB6D00" w:rsidP="008F0030">
      <w:pPr>
        <w:numPr>
          <w:ilvl w:val="0"/>
          <w:numId w:val="1"/>
        </w:numPr>
        <w:jc w:val="both"/>
      </w:pPr>
      <w:r w:rsidRPr="00FB6D00">
        <w:t>The distance between the point of disappearance of the ball and the target rectangle was estimated accurately with a Weber Fraction of 5%. No between-participant variability was assumed here.</w:t>
      </w:r>
    </w:p>
    <w:p w14:paraId="270E91CB" w14:textId="717C25EF" w:rsidR="00FB6D00" w:rsidRDefault="00FB6D00" w:rsidP="008F0030">
      <w:pPr>
        <w:numPr>
          <w:ilvl w:val="0"/>
          <w:numId w:val="1"/>
        </w:numPr>
        <w:jc w:val="both"/>
      </w:pPr>
      <w:r w:rsidRPr="00FB6D00">
        <w:rPr>
          <w:i/>
          <w:iCs/>
        </w:rPr>
        <w:t>Prediction only:</w:t>
      </w:r>
      <w:r w:rsidRPr="00FB6D00">
        <w:t xml:space="preserve"> The computations executed by the visual system are approximated </w:t>
      </w:r>
      <w:r>
        <w:t>accurately</w:t>
      </w:r>
      <w:r w:rsidRPr="00FB6D00">
        <w:t xml:space="preserve"> with the physical equation for distance from speed and time (d = v*t)</w:t>
      </w:r>
      <w:r>
        <w:t>, such that the extrapolated time (</w:t>
      </w:r>
      <m:oMath>
        <m:sSub>
          <m:sSubPr>
            <m:ctrlPr>
              <w:rPr>
                <w:rFonts w:ascii="Cambria Math" w:hAnsi="Cambria Math"/>
                <w:i/>
              </w:rPr>
            </m:ctrlPr>
          </m:sSubPr>
          <m:e>
            <m:r>
              <w:rPr>
                <w:rFonts w:ascii="Cambria Math" w:hAnsi="Cambria Math"/>
              </w:rPr>
              <m:t>t</m:t>
            </m:r>
          </m:e>
          <m:sub>
            <m:r>
              <w:rPr>
                <w:rFonts w:ascii="Cambria Math" w:hAnsi="Cambria Math"/>
              </w:rPr>
              <m:t>extrapolated</m:t>
            </m:r>
          </m:sub>
        </m:sSub>
      </m:oMath>
      <w:r>
        <w:rPr>
          <w:rFonts w:eastAsiaTheme="minorEastAsia"/>
        </w:rPr>
        <w:t>)</w:t>
      </w:r>
      <w:r>
        <w:t xml:space="preserve"> can be estimated from the distance between the point of disappearance and the target (</w:t>
      </w:r>
      <m:oMath>
        <m:sSub>
          <m:sSubPr>
            <m:ctrlPr>
              <w:rPr>
                <w:rFonts w:ascii="Cambria Math" w:hAnsi="Cambria Math"/>
                <w:i/>
              </w:rPr>
            </m:ctrlPr>
          </m:sSubPr>
          <m:e>
            <m:r>
              <w:rPr>
                <w:rFonts w:ascii="Cambria Math" w:hAnsi="Cambria Math"/>
              </w:rPr>
              <m:t>d</m:t>
            </m:r>
          </m:e>
          <m:sub>
            <m:r>
              <w:rPr>
                <w:rFonts w:ascii="Cambria Math" w:hAnsi="Cambria Math"/>
              </w:rPr>
              <m:t>perceived</m:t>
            </m:r>
          </m:sub>
        </m:sSub>
      </m:oMath>
      <w:r>
        <w:t>) and the perceived speed of the ball (</w:t>
      </w:r>
      <m:oMath>
        <m:sSub>
          <m:sSubPr>
            <m:ctrlPr>
              <w:rPr>
                <w:rFonts w:ascii="Cambria Math" w:hAnsi="Cambria Math"/>
                <w:i/>
              </w:rPr>
            </m:ctrlPr>
          </m:sSubPr>
          <m:e>
            <m:r>
              <w:rPr>
                <w:rFonts w:ascii="Cambria Math" w:hAnsi="Cambria Math"/>
              </w:rPr>
              <m:t>v</m:t>
            </m:r>
          </m:e>
          <m:sub>
            <m:r>
              <w:rPr>
                <w:rFonts w:ascii="Cambria Math" w:hAnsi="Cambria Math"/>
              </w:rPr>
              <m:t>perceived</m:t>
            </m:r>
          </m:sub>
        </m:sSub>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B6D00" w:rsidRPr="00FB6D00" w14:paraId="01CF75CD" w14:textId="77777777" w:rsidTr="004F62FD">
        <w:tc>
          <w:tcPr>
            <w:tcW w:w="8365" w:type="dxa"/>
          </w:tcPr>
          <w:p w14:paraId="2E3B6ADB" w14:textId="102FC688" w:rsidR="00FB6D00" w:rsidRPr="00FB6D00" w:rsidRDefault="00E80C03" w:rsidP="00FB6D00">
            <w:pPr>
              <w:spacing w:after="160" w:line="259" w:lineRule="auto"/>
              <w:ind w:left="360"/>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985" w:type="dxa"/>
          </w:tcPr>
          <w:p w14:paraId="387F2C33" w14:textId="3C19321E" w:rsidR="00FB6D00" w:rsidRPr="00FB6D00" w:rsidRDefault="00FB6D00" w:rsidP="00FB6D00">
            <w:pPr>
              <w:spacing w:after="160" w:line="259" w:lineRule="auto"/>
              <w:ind w:left="360"/>
            </w:pPr>
            <w:r w:rsidRPr="00FB6D00">
              <w:t>(</w:t>
            </w:r>
            <w:r w:rsidR="004F62FD">
              <w:t>3</w:t>
            </w:r>
            <w:r w:rsidRPr="00FB6D00">
              <w:t xml:space="preserve">) </w:t>
            </w:r>
          </w:p>
        </w:tc>
      </w:tr>
    </w:tbl>
    <w:p w14:paraId="6FB20A40" w14:textId="36289C94" w:rsidR="00FB6D00" w:rsidRDefault="00DF2609" w:rsidP="00DF2609">
      <w:pPr>
        <w:pStyle w:val="ListParagraph"/>
        <w:numPr>
          <w:ilvl w:val="0"/>
          <w:numId w:val="1"/>
        </w:numPr>
      </w:pPr>
      <w:r>
        <w:t>Effects of self-motion on mean perceived speed and variability of perceived speed are drawn per participants and are assumed to be constant across both task for each participant.</w:t>
      </w:r>
      <w:r w:rsidR="00E80C03">
        <w:t xml:space="preserve"> The normal distributions from which these per-participant effect strengths are drawn have means of 0.2 and standard deviations of 0.3. This is in accordance with our previous results (Jörges &amp; Harris, 2021) which showed a considerable amount of variability in the strength of the effect. </w:t>
      </w:r>
    </w:p>
    <w:p w14:paraId="1B6D4695" w14:textId="77777777" w:rsidR="00DF2609" w:rsidRPr="00FB6D00" w:rsidRDefault="00DF2609" w:rsidP="00DF2609"/>
    <w:p w14:paraId="5D0AE7D9" w14:textId="4794B093" w:rsidR="00CF0F07" w:rsidRDefault="003D757B" w:rsidP="003D757B">
      <w:pPr>
        <w:jc w:val="both"/>
      </w:pPr>
      <w:r w:rsidRPr="00EA6F58">
        <w:rPr>
          <w:b/>
          <w:bCs/>
        </w:rPr>
        <w:t>Motion Prediction</w:t>
      </w:r>
      <w:r>
        <w:t xml:space="preserve"> –</w:t>
      </w:r>
      <w:r w:rsidR="00436AC1">
        <w:t xml:space="preserve"> For the motion prediction task, under these assumptions, </w:t>
      </w:r>
      <w:r w:rsidR="002974B0">
        <w:t>participants would respond between 0.</w:t>
      </w:r>
      <w:r w:rsidR="00142A9F">
        <w:t>12</w:t>
      </w:r>
      <w:r w:rsidR="002974B0">
        <w:t xml:space="preserve"> and 0.</w:t>
      </w:r>
      <w:r w:rsidR="00142A9F">
        <w:t>2</w:t>
      </w:r>
      <w:r w:rsidR="002974B0">
        <w:t xml:space="preserve">s earlier in the Opposite Direction </w:t>
      </w:r>
      <w:r w:rsidR="00507E0A" w:rsidRPr="00507E0A">
        <w:t xml:space="preserve">motion profile </w:t>
      </w:r>
      <w:r w:rsidR="002974B0">
        <w:t xml:space="preserve">with regards to the Static </w:t>
      </w:r>
      <w:r w:rsidR="00507E0A" w:rsidRPr="00507E0A">
        <w:t xml:space="preserve">motion profile </w:t>
      </w:r>
      <w:r w:rsidR="00CF0F07">
        <w:t xml:space="preserve">(see </w:t>
      </w:r>
      <w:r w:rsidR="00CF0F07">
        <w:fldChar w:fldCharType="begin"/>
      </w:r>
      <w:r w:rsidR="00CF0F07">
        <w:instrText xml:space="preserve"> REF _Ref85143040 \h </w:instrText>
      </w:r>
      <w:r w:rsidR="00CF0F07">
        <w:fldChar w:fldCharType="separate"/>
      </w:r>
      <w:r w:rsidR="00CF0F07">
        <w:t xml:space="preserve">Figure </w:t>
      </w:r>
      <w:r w:rsidR="00CF0F07">
        <w:rPr>
          <w:noProof/>
        </w:rPr>
        <w:t>2</w:t>
      </w:r>
      <w:r w:rsidR="00CF0F07">
        <w:fldChar w:fldCharType="end"/>
      </w:r>
      <w:r w:rsidR="00CF0F07">
        <w:t>A)</w:t>
      </w:r>
      <w:r w:rsidR="002974B0">
        <w:t>.</w:t>
      </w:r>
      <w:r w:rsidR="00436AC1">
        <w:t xml:space="preserve"> Our generative model further predicts that visual </w:t>
      </w:r>
      <w:r w:rsidR="00CF0F07">
        <w:t xml:space="preserve">self-motion during motion observation to lead to higher variability in responses. </w:t>
      </w:r>
      <w:r w:rsidR="003B4C12">
        <w:t xml:space="preserve">Measuring the relation between self-motion and variability is not straight-forward because self-motion should cause an underestimation of the occlusion duration. A shorter predicted interval should </w:t>
      </w:r>
      <w:r w:rsidR="003B4C12" w:rsidRPr="003B4C12">
        <w:t xml:space="preserve">in turn </w:t>
      </w:r>
      <w:r w:rsidR="003B4C12">
        <w:t xml:space="preserve">be related to lower variability in absolute terms. </w:t>
      </w:r>
      <w:r w:rsidR="003B4C12">
        <w:fldChar w:fldCharType="begin"/>
      </w:r>
      <w:r w:rsidR="003B4C12">
        <w:instrText xml:space="preserve"> REF _Ref85143040 \h </w:instrText>
      </w:r>
      <w:r w:rsidR="003B4C12">
        <w:fldChar w:fldCharType="separate"/>
      </w:r>
      <w:r w:rsidR="003B4C12">
        <w:t xml:space="preserve">Figure </w:t>
      </w:r>
      <w:r w:rsidR="003B4C12">
        <w:rPr>
          <w:noProof/>
        </w:rPr>
        <w:t>2</w:t>
      </w:r>
      <w:r w:rsidR="003B4C12">
        <w:fldChar w:fldCharType="end"/>
      </w:r>
      <w:r w:rsidR="003B4C12">
        <w:t>B illustrates the expected relationship between biases in prediction, the motion profile and variability in responses.</w:t>
      </w:r>
    </w:p>
    <w:p w14:paraId="38A20832" w14:textId="77777777" w:rsidR="00CF194E" w:rsidRDefault="00F01003" w:rsidP="00CF194E">
      <w:pPr>
        <w:keepNext/>
        <w:jc w:val="both"/>
      </w:pPr>
      <w:r>
        <w:rPr>
          <w:noProof/>
        </w:rPr>
        <w:lastRenderedPageBreak/>
        <w:drawing>
          <wp:inline distT="0" distB="0" distL="0" distR="0" wp14:anchorId="3EDFF1CA" wp14:editId="274118C6">
            <wp:extent cx="5934074" cy="296703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A3D97C7" w14:textId="094529DB" w:rsidR="00F01003" w:rsidRDefault="00CF194E" w:rsidP="00CF194E">
      <w:pPr>
        <w:pStyle w:val="Caption"/>
        <w:jc w:val="both"/>
      </w:pPr>
      <w:bookmarkStart w:id="1" w:name="_Ref85143040"/>
      <w:r>
        <w:t xml:space="preserve">Figure </w:t>
      </w:r>
      <w:r w:rsidR="00E80C03">
        <w:fldChar w:fldCharType="begin"/>
      </w:r>
      <w:r w:rsidR="00E80C03">
        <w:instrText xml:space="preserve"> SEQ Figure \* ARABIC </w:instrText>
      </w:r>
      <w:r w:rsidR="00E80C03">
        <w:fldChar w:fldCharType="separate"/>
      </w:r>
      <w:r w:rsidR="00F41AE3">
        <w:rPr>
          <w:noProof/>
        </w:rPr>
        <w:t>2</w:t>
      </w:r>
      <w:r w:rsidR="00E80C03">
        <w:rPr>
          <w:noProof/>
        </w:rPr>
        <w:fldChar w:fldCharType="end"/>
      </w:r>
      <w:bookmarkEnd w:id="1"/>
      <w:r>
        <w:t xml:space="preserve">: A. Predicted data for the timing error in the prediction task, divided up by occlusion durations (x axis) and motion profile (color-coded; </w:t>
      </w:r>
      <w:r w:rsidR="005F2E35">
        <w:t>left-mos</w:t>
      </w:r>
      <w:r>
        <w:t>t: “Observer Static”</w:t>
      </w:r>
      <w:r w:rsidR="005F2E35">
        <w:t>; in the middle:</w:t>
      </w:r>
      <w:r>
        <w:t xml:space="preserve"> “Opposite Directions”</w:t>
      </w:r>
      <w:r w:rsidR="005F2E35">
        <w:t>; right-most</w:t>
      </w:r>
      <w:r>
        <w:t xml:space="preserve"> “Same Directions”). B. Predicted data for variability in the prediction task. The y axis displays the standard deviation of the extrapolated duration per condition and participant, while the x axis corresponds to the mean of the extrapolated duration per condition and participant. The motion profile is coded with different colors and linetypes (</w:t>
      </w:r>
      <w:r w:rsidR="005F2E35">
        <w:t xml:space="preserve">red and </w:t>
      </w:r>
      <w:r>
        <w:t xml:space="preserve">continuous for “Observer Static”, </w:t>
      </w:r>
      <w:r w:rsidR="005F2E35">
        <w:t xml:space="preserve">yellow and </w:t>
      </w:r>
      <w:r>
        <w:t xml:space="preserve">dashed </w:t>
      </w:r>
      <w:r w:rsidR="00142A9F">
        <w:t xml:space="preserve">for “Opposite Directions” and </w:t>
      </w:r>
      <w:r w:rsidR="005F2E35">
        <w:t xml:space="preserve">blue and </w:t>
      </w:r>
      <w:r w:rsidR="00142A9F">
        <w:t>dashed-and-dotted for “Same Direction”).</w:t>
      </w:r>
    </w:p>
    <w:p w14:paraId="185EC874" w14:textId="0018A6B7" w:rsidR="003D757B" w:rsidRDefault="005C4459" w:rsidP="00F41AE3">
      <w:pPr>
        <w:jc w:val="both"/>
      </w:pPr>
      <w:r>
        <w:rPr>
          <w:b/>
          <w:bCs/>
        </w:rPr>
        <w:t>Speed estimation</w:t>
      </w:r>
      <w:r w:rsidR="000A59CF">
        <w:t xml:space="preserve"> – Here, we expect to replicate our findings reported in </w:t>
      </w:r>
      <w:r w:rsidR="00552F17">
        <w:t>(Jörges &amp; Harris 2021)</w:t>
      </w:r>
      <w:r w:rsidR="00EA6F58">
        <w:t>:</w:t>
      </w:r>
      <w:r w:rsidR="000A59CF">
        <w:t xml:space="preserve"> We found that participants largely estimated speed at the same accuracy when they were static and when they were moving in the same direction as the target</w:t>
      </w:r>
      <w:r w:rsidR="00552F17">
        <w:t xml:space="preserve">. Visually simulated self-motion in the opposite direction of the ball should lead to an overestimation of ball speed </w:t>
      </w:r>
      <w:r w:rsidR="00F961AF">
        <w:t>(Hypothesis 2a</w:t>
      </w:r>
      <w:r w:rsidR="00CF194E">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152D44">
        <w:t xml:space="preserve">Figure </w:t>
      </w:r>
      <w:r w:rsidR="00152D44">
        <w:rPr>
          <w:noProof/>
        </w:rPr>
        <w:t>3</w:t>
      </w:r>
      <w:r w:rsidR="00152D44">
        <w:fldChar w:fldCharType="end"/>
      </w:r>
      <w:r w:rsidR="00152D44">
        <w:t>A</w:t>
      </w:r>
      <w:r w:rsidR="00F961AF">
        <w:t>)</w:t>
      </w:r>
      <w:r w:rsidR="000A59CF">
        <w:t>.</w:t>
      </w:r>
      <w:r w:rsidR="00350A80">
        <w:t xml:space="preserve"> Since we use a higher self-motion speed than in our previous study, we also expect to find evidence </w:t>
      </w:r>
      <w:r w:rsidR="00F41AE3">
        <w:t xml:space="preserve">that </w:t>
      </w:r>
      <w:r w:rsidR="00350A80">
        <w:t xml:space="preserve">precision </w:t>
      </w:r>
      <w:r w:rsidR="00F41AE3">
        <w:t>will be lower</w:t>
      </w:r>
      <w:r w:rsidR="00350A80">
        <w:t xml:space="preserve"> </w:t>
      </w:r>
      <w:r w:rsidR="00F41AE3">
        <w:t xml:space="preserve">for </w:t>
      </w:r>
      <w:r w:rsidR="00350A80">
        <w:t>visual self-motion in the opposite direction of the ball</w:t>
      </w:r>
      <w:r w:rsidR="00F961AF">
        <w:t xml:space="preserve"> (Hypothesis 2b</w:t>
      </w:r>
      <w:r w:rsidR="00152D44">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152D44">
        <w:t xml:space="preserve">Figure </w:t>
      </w:r>
      <w:r w:rsidR="00152D44">
        <w:rPr>
          <w:noProof/>
        </w:rPr>
        <w:t>3</w:t>
      </w:r>
      <w:r w:rsidR="00152D44">
        <w:fldChar w:fldCharType="end"/>
      </w:r>
      <w:r w:rsidR="00152D44">
        <w:t>B</w:t>
      </w:r>
      <w:r w:rsidR="00F961AF">
        <w:t>)</w:t>
      </w:r>
      <w:r w:rsidR="00350A80">
        <w:t>.</w:t>
      </w:r>
    </w:p>
    <w:p w14:paraId="11D53BF3" w14:textId="77777777" w:rsidR="00C45173" w:rsidRDefault="00CE0D67" w:rsidP="00C45173">
      <w:pPr>
        <w:keepNext/>
      </w:pPr>
      <w:r>
        <w:rPr>
          <w:noProof/>
        </w:rPr>
        <w:lastRenderedPageBreak/>
        <w:drawing>
          <wp:inline distT="0" distB="0" distL="0" distR="0" wp14:anchorId="152E324B" wp14:editId="735FBC08">
            <wp:extent cx="5934074" cy="296703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11695F1" w14:textId="5B097438" w:rsidR="00F01003" w:rsidRDefault="00C45173" w:rsidP="00C45173">
      <w:pPr>
        <w:pStyle w:val="Caption"/>
      </w:pPr>
      <w:bookmarkStart w:id="2" w:name="_Ref85144353"/>
      <w:r>
        <w:t xml:space="preserve">Figure </w:t>
      </w:r>
      <w:r w:rsidR="00E80C03">
        <w:fldChar w:fldCharType="begin"/>
      </w:r>
      <w:r w:rsidR="00E80C03">
        <w:instrText xml:space="preserve"> SEQ Figure \* ARABIC </w:instrText>
      </w:r>
      <w:r w:rsidR="00E80C03">
        <w:fldChar w:fldCharType="separate"/>
      </w:r>
      <w:r w:rsidR="00F41AE3">
        <w:rPr>
          <w:noProof/>
        </w:rPr>
        <w:t>3</w:t>
      </w:r>
      <w:r w:rsidR="00E80C03">
        <w:rPr>
          <w:noProof/>
        </w:rPr>
        <w:fldChar w:fldCharType="end"/>
      </w:r>
      <w:bookmarkEnd w:id="2"/>
      <w:r>
        <w:t xml:space="preserve">. A. Predicted PSEs (y axis) for each ball speed (x axis) and motion profile </w:t>
      </w:r>
      <w:r w:rsidR="00CB0C3D" w:rsidRPr="00CB0C3D">
        <w:t xml:space="preserve">(color-coded; left-most: “Observer Static”; in the middle: “Opposite Directions”; right-most “Same Directions”). </w:t>
      </w:r>
      <w:r w:rsidR="003F3EA5">
        <w:t xml:space="preserve">B. As A. but for the predicted </w:t>
      </w:r>
      <w:r w:rsidR="009A7B94">
        <w:t>JNDs</w:t>
      </w:r>
      <w:r w:rsidR="003F3EA5">
        <w:t>.</w:t>
      </w:r>
    </w:p>
    <w:p w14:paraId="3DC5A7BE" w14:textId="26AFC3BB" w:rsidR="00D369E7" w:rsidRDefault="00D369E7" w:rsidP="00F41AE3">
      <w:pPr>
        <w:jc w:val="both"/>
      </w:pPr>
      <w:r w:rsidRPr="00EA6F58">
        <w:rPr>
          <w:b/>
          <w:bCs/>
        </w:rPr>
        <w:t xml:space="preserve">A link between </w:t>
      </w:r>
      <w:r w:rsidR="005C4459">
        <w:rPr>
          <w:b/>
          <w:bCs/>
        </w:rPr>
        <w:t>speed estimation</w:t>
      </w:r>
      <w:r w:rsidRPr="00EA6F58">
        <w:rPr>
          <w:b/>
          <w:bCs/>
        </w:rPr>
        <w:t xml:space="preserve"> and motion prediction</w:t>
      </w:r>
      <w:r>
        <w:t xml:space="preserve"> – </w:t>
      </w:r>
      <w:r w:rsidR="005C676A">
        <w:t>We further expect the errors observed in the motion prediction task</w:t>
      </w:r>
      <w:r w:rsidR="00F32F59">
        <w:t xml:space="preserve"> in response to self-motion</w:t>
      </w:r>
      <w:r w:rsidR="005C676A">
        <w:t xml:space="preserve"> to correlate with the errors in the </w:t>
      </w:r>
      <w:r w:rsidR="005C4459">
        <w:t>speed estimation</w:t>
      </w:r>
      <w:r w:rsidR="005C676A">
        <w:t xml:space="preserve"> task</w:t>
      </w:r>
      <w:r w:rsidR="00F32F59">
        <w:t xml:space="preserve"> in response to self-motion</w:t>
      </w:r>
      <w:r w:rsidR="005C676A">
        <w:t>, indicating that</w:t>
      </w:r>
      <w:r w:rsidR="00D13BF7">
        <w:t xml:space="preserve"> </w:t>
      </w:r>
      <w:r w:rsidR="00F37278">
        <w:t xml:space="preserve">performance </w:t>
      </w:r>
      <w:r w:rsidR="005C676A">
        <w:t>in speed perception translate to errors in motion prediction</w:t>
      </w:r>
      <w:r w:rsidR="00F37278">
        <w:t>, both in terms of accuracy (</w:t>
      </w:r>
      <w:r w:rsidR="00F37278">
        <w:fldChar w:fldCharType="begin"/>
      </w:r>
      <w:r w:rsidR="00F37278">
        <w:instrText xml:space="preserve"> REF _Ref85145469 \h </w:instrText>
      </w:r>
      <w:r w:rsidR="00F37278">
        <w:fldChar w:fldCharType="separate"/>
      </w:r>
      <w:r w:rsidR="00F37278">
        <w:t xml:space="preserve">Figure </w:t>
      </w:r>
      <w:r w:rsidR="00F37278">
        <w:rPr>
          <w:noProof/>
        </w:rPr>
        <w:t>4</w:t>
      </w:r>
      <w:r w:rsidR="00F37278">
        <w:fldChar w:fldCharType="end"/>
      </w:r>
      <w:r w:rsidR="00F37278">
        <w:t>A) and precision (</w:t>
      </w:r>
      <w:r w:rsidR="00F37278" w:rsidRPr="00F37278">
        <w:fldChar w:fldCharType="begin"/>
      </w:r>
      <w:r w:rsidR="00F37278" w:rsidRPr="00F37278">
        <w:instrText xml:space="preserve"> REF _Ref85145469 \h </w:instrText>
      </w:r>
      <w:r w:rsidR="00F37278" w:rsidRPr="00F37278">
        <w:fldChar w:fldCharType="separate"/>
      </w:r>
      <w:r w:rsidR="00F37278" w:rsidRPr="00F37278">
        <w:t>Figure 4</w:t>
      </w:r>
      <w:r w:rsidR="00F37278" w:rsidRPr="00F37278">
        <w:fldChar w:fldCharType="end"/>
      </w:r>
      <w:r w:rsidR="00F37278">
        <w:t>B)</w:t>
      </w:r>
      <w:r w:rsidR="00FC5C9E">
        <w:t>.</w:t>
      </w:r>
    </w:p>
    <w:p w14:paraId="74F91232" w14:textId="77777777" w:rsidR="00F41AE3" w:rsidRDefault="00CE0D67" w:rsidP="00F41AE3">
      <w:pPr>
        <w:keepNext/>
      </w:pPr>
      <w:r>
        <w:rPr>
          <w:noProof/>
        </w:rPr>
        <w:drawing>
          <wp:inline distT="0" distB="0" distL="0" distR="0" wp14:anchorId="2C0432BE" wp14:editId="385AA623">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F8BB7D0" w14:textId="2AFA2E6C" w:rsidR="00F01003" w:rsidRDefault="00F41AE3" w:rsidP="00F41AE3">
      <w:pPr>
        <w:pStyle w:val="Caption"/>
      </w:pPr>
      <w:bookmarkStart w:id="3" w:name="_Ref85145469"/>
      <w:r>
        <w:t xml:space="preserve">Figure </w:t>
      </w:r>
      <w:r w:rsidR="00E80C03">
        <w:fldChar w:fldCharType="begin"/>
      </w:r>
      <w:r w:rsidR="00E80C03">
        <w:instrText xml:space="preserve"> SEQ Figure \* ARABIC </w:instrText>
      </w:r>
      <w:r w:rsidR="00E80C03">
        <w:fldChar w:fldCharType="separate"/>
      </w:r>
      <w:r>
        <w:rPr>
          <w:noProof/>
        </w:rPr>
        <w:t>4</w:t>
      </w:r>
      <w:r w:rsidR="00E80C03">
        <w:rPr>
          <w:noProof/>
        </w:rPr>
        <w:fldChar w:fldCharType="end"/>
      </w:r>
      <w:bookmarkEnd w:id="3"/>
      <w:r>
        <w:t xml:space="preserve">: </w:t>
      </w:r>
      <w:r w:rsidR="00F62C60">
        <w:t xml:space="preserve">A. Relationship between the difference in PSEs between the Opposite Directions motion profile and the Observer Static motion profile in the </w:t>
      </w:r>
      <w:r w:rsidR="005C4459">
        <w:t>speed estimation</w:t>
      </w:r>
      <w:r w:rsidR="00F62C60">
        <w:t xml:space="preserve"> task (x axis) and the difference in predicted durations between these motion profiles (y axis).</w:t>
      </w:r>
      <w:r w:rsidR="005519D0">
        <w:t xml:space="preserve"> One data point corresponds to one participant.</w:t>
      </w:r>
      <w:r w:rsidR="00F62C60">
        <w:t xml:space="preserve"> B. As A., but for the</w:t>
      </w:r>
      <w:r w:rsidR="00680FC6">
        <w:t xml:space="preserve"> relation between the</w:t>
      </w:r>
      <w:r w:rsidR="00F62C60">
        <w:t xml:space="preserve"> </w:t>
      </w:r>
      <w:r w:rsidR="006F23B3">
        <w:t>JND</w:t>
      </w:r>
      <w:r w:rsidR="00680FC6">
        <w:t xml:space="preserve"> </w:t>
      </w:r>
      <w:r w:rsidR="00680FC6" w:rsidRPr="00680FC6">
        <w:t>difference</w:t>
      </w:r>
      <w:r w:rsidR="00680FC6">
        <w:t>s in the speed estimation task</w:t>
      </w:r>
      <w:r w:rsidR="00F62C60">
        <w:t xml:space="preserve"> </w:t>
      </w:r>
      <w:r w:rsidR="00680FC6">
        <w:t>between</w:t>
      </w:r>
      <w:r w:rsidR="00F62C60">
        <w:t xml:space="preserve"> the “Opposite Directions” motion profile and the “Observer Static” motion profile</w:t>
      </w:r>
      <w:r w:rsidR="00680FC6">
        <w:t xml:space="preserve"> and the differences in standard deviations between these motion profiles.</w:t>
      </w:r>
    </w:p>
    <w:p w14:paraId="54576836" w14:textId="77777777" w:rsidR="00D369E7" w:rsidRDefault="00D369E7" w:rsidP="003D757B"/>
    <w:p w14:paraId="01D6F4DD" w14:textId="75A36A86" w:rsidR="000A59CF" w:rsidRDefault="00D369E7" w:rsidP="00F81FA2">
      <w:pPr>
        <w:pStyle w:val="Heading2"/>
      </w:pPr>
      <w:r>
        <w:t>Data analysis plan</w:t>
      </w:r>
    </w:p>
    <w:p w14:paraId="193A97A2" w14:textId="10E211E5" w:rsidR="003C402E" w:rsidRDefault="00A24FC2" w:rsidP="008F3E6F">
      <w:pPr>
        <w:jc w:val="both"/>
      </w:pPr>
      <w:r>
        <w:t>We first perform an outlier anal</w:t>
      </w:r>
      <w:r w:rsidRPr="00A24FC2">
        <w:t>y</w:t>
      </w:r>
      <w:r>
        <w:t>sis. For the prediction task, we exclude all trials where the response timing was more than three times the occlusion duration, which indicate</w:t>
      </w:r>
      <w:r w:rsidR="00EA6F58">
        <w:t>s</w:t>
      </w:r>
      <w:r>
        <w:t xml:space="preserve"> that the participant </w:t>
      </w:r>
      <w:r w:rsidR="00EA6F58">
        <w:t xml:space="preserve">has </w:t>
      </w:r>
      <w:r>
        <w:t xml:space="preserve">not paid attention and missed the trial. For the </w:t>
      </w:r>
      <w:r w:rsidR="005C4459">
        <w:t>speed estimation</w:t>
      </w:r>
      <w:r>
        <w:t xml:space="preserve"> task, we exclude participants where more than 20% of presented ball cloud speeds were at the limits we set for the staircase (</w:t>
      </w:r>
      <w:r w:rsidR="001160A3">
        <w:t>one third of the ball speed and three times the ball speed).</w:t>
      </w:r>
      <w:r w:rsidR="008709EC">
        <w:t xml:space="preserve"> For </w:t>
      </w:r>
      <w:r w:rsidR="0044324C">
        <w:t>all</w:t>
      </w:r>
      <w:r w:rsidR="008709EC">
        <w:t xml:space="preserve"> analyses </w:t>
      </w:r>
      <w:r w:rsidR="0044324C">
        <w:t>related to</w:t>
      </w:r>
      <w:r w:rsidR="008709EC">
        <w:t xml:space="preserve"> precision, we further exclude all conditions where we obtained a standard deviation of 0.01 or lower. According to our simulations, this should occur very rarely, and </w:t>
      </w:r>
      <w:r w:rsidR="0044324C">
        <w:t>taking the log of</w:t>
      </w:r>
      <w:r w:rsidR="008709EC">
        <w:t xml:space="preserve"> such low values, as we do for the precision analyses</w:t>
      </w:r>
      <w:r w:rsidR="0044324C">
        <w:t xml:space="preserve"> to counteract the expected skew in these distributions</w:t>
      </w:r>
      <w:r w:rsidR="008709EC">
        <w:t xml:space="preserve">, would lead to extremely small numbers that </w:t>
      </w:r>
      <w:r w:rsidR="0010139D">
        <w:t>c</w:t>
      </w:r>
      <w:r w:rsidR="008709EC">
        <w:t>ould bias results</w:t>
      </w:r>
      <w:r w:rsidR="009375B0">
        <w:t xml:space="preserve"> unduly.</w:t>
      </w:r>
    </w:p>
    <w:p w14:paraId="4BD5295A" w14:textId="69003B64" w:rsidR="009375B0" w:rsidRPr="00A24FC2" w:rsidRDefault="009375B0" w:rsidP="008F3E6F">
      <w:pPr>
        <w:jc w:val="both"/>
      </w:pPr>
      <w:r>
        <w:t xml:space="preserve">Unless noted otherwise, we compute bootstrapped 95% confidence intervals </w:t>
      </w:r>
      <w:r w:rsidR="00FC5C9E">
        <w:t xml:space="preserve">as implemented in the confint() function for base R </w:t>
      </w:r>
      <w:r w:rsidR="00FC5C9E" w:rsidRPr="00FC5C9E">
        <w:fldChar w:fldCharType="begin" w:fldLock="1"/>
      </w:r>
      <w:r w:rsidR="00FC5C9E" w:rsidRPr="00FC5C9E">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C5C9E" w:rsidRPr="00FC5C9E">
        <w:fldChar w:fldCharType="separate"/>
      </w:r>
      <w:r w:rsidR="00FC5C9E" w:rsidRPr="00FC5C9E">
        <w:t>(R Core Team, 2017)</w:t>
      </w:r>
      <w:r w:rsidR="00FC5C9E" w:rsidRPr="00FC5C9E">
        <w:fldChar w:fldCharType="end"/>
      </w:r>
      <w:r w:rsidR="00FC5C9E">
        <w:t xml:space="preserve"> </w:t>
      </w:r>
      <w:r>
        <w:t>to determine statistical significance.</w:t>
      </w:r>
    </w:p>
    <w:p w14:paraId="69BF720A" w14:textId="2C2FCF47" w:rsidR="00D369E7" w:rsidRDefault="00A602DC" w:rsidP="008F3E6F">
      <w:pPr>
        <w:jc w:val="both"/>
      </w:pPr>
      <w:r w:rsidRPr="00A602DC">
        <w:rPr>
          <w:b/>
          <w:bCs/>
        </w:rPr>
        <w:t>Motion Prediction</w:t>
      </w:r>
      <w:r>
        <w:t xml:space="preserve"> </w:t>
      </w:r>
      <w:r w:rsidRPr="00A602DC">
        <w:t>–</w:t>
      </w:r>
      <w:r>
        <w:t xml:space="preserve"> </w:t>
      </w:r>
      <w:r w:rsidR="00D369E7">
        <w:t>To test Hypothes</w:t>
      </w:r>
      <w:r w:rsidR="00FF69E8">
        <w:t>e</w:t>
      </w:r>
      <w:r w:rsidR="00D369E7">
        <w:t xml:space="preserve">s </w:t>
      </w:r>
      <w:r w:rsidR="00FF69E8">
        <w:t>1</w:t>
      </w:r>
      <w:r w:rsidR="00D369E7">
        <w:t>a</w:t>
      </w:r>
      <w:r w:rsidR="00774AE8">
        <w:t xml:space="preserve"> regarding accuracy</w:t>
      </w:r>
      <w:r w:rsidR="00D369E7">
        <w:t xml:space="preserve">, we use Linear Mixed Modelling as implemented in the </w:t>
      </w:r>
      <w:r w:rsidR="00DE2851">
        <w:t>lme4</w:t>
      </w:r>
      <w:r w:rsidR="00ED544A">
        <w:t xml:space="preserve"> </w:t>
      </w:r>
      <w:r w:rsidR="00ED544A" w:rsidRPr="00ED544A">
        <w:t>package</w:t>
      </w:r>
      <w:r w:rsidR="00D369E7">
        <w:t xml:space="preserve"> </w:t>
      </w:r>
      <w:r w:rsidR="00D369E7">
        <w:fldChar w:fldCharType="begin" w:fldLock="1"/>
      </w:r>
      <w:r w:rsidR="00471F4D">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D369E7">
        <w:fldChar w:fldCharType="separate"/>
      </w:r>
      <w:r w:rsidR="008F3E6F" w:rsidRPr="008F3E6F">
        <w:rPr>
          <w:noProof/>
        </w:rPr>
        <w:t>(Bates, Mächler, Bolker, &amp; Walker, 2015)</w:t>
      </w:r>
      <w:r w:rsidR="00D369E7">
        <w:fldChar w:fldCharType="end"/>
      </w:r>
      <w:r w:rsidR="00ED544A">
        <w:t xml:space="preserve"> for R</w:t>
      </w:r>
      <w:r w:rsidR="00FF69E8">
        <w:t xml:space="preserve">. </w:t>
      </w:r>
      <w:r w:rsidR="00D5279A">
        <w:t xml:space="preserve">The corresponding script can be found </w:t>
      </w:r>
      <w:hyperlink r:id="rId24" w:history="1">
        <w:r w:rsidR="00D5279A" w:rsidRPr="00D5279A">
          <w:rPr>
            <w:rStyle w:val="Hyperlink"/>
          </w:rPr>
          <w:t>here (on GitHub)</w:t>
        </w:r>
      </w:hyperlink>
      <w:r w:rsidR="00D5279A">
        <w:t xml:space="preserve">. </w:t>
      </w:r>
      <w:r w:rsidR="0053369B">
        <w:t>We fit a model with the temporal error as dependent variable, the motion profile (“Observer Static”, “Same Direction” and “Opposite Directions”) as fixed effect, and random intercepts</w:t>
      </w:r>
      <w:r w:rsidR="009375B0">
        <w:t xml:space="preserve"> and</w:t>
      </w:r>
      <w:r w:rsidR="00A27BFB">
        <w:t xml:space="preserve"> </w:t>
      </w:r>
      <w:r w:rsidR="0053369B">
        <w:t xml:space="preserve">random slopes for </w:t>
      </w:r>
      <w:r w:rsidR="008F3E6F">
        <w:t xml:space="preserve">the </w:t>
      </w:r>
      <w:r w:rsidR="0053369B">
        <w:t xml:space="preserve">speed of the ball </w:t>
      </w:r>
      <w:r w:rsidR="00347888">
        <w:t xml:space="preserve">per participant, </w:t>
      </w:r>
      <w:r w:rsidR="009375B0">
        <w:t>as well as</w:t>
      </w:r>
      <w:r w:rsidR="00347888">
        <w:t xml:space="preserve"> random intercepts for </w:t>
      </w:r>
      <w:r w:rsidR="0053369B">
        <w:t xml:space="preserve">the occlusion duration as random effects. In Wilkinson &amp; Rogers notation </w:t>
      </w:r>
      <w:r w:rsidR="0053369B">
        <w:fldChar w:fldCharType="begin" w:fldLock="1"/>
      </w:r>
      <w:r w:rsidR="00823F3E">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Wilkinson &amp; Rogers, 1973)","manualFormatting":"(1973)","plainTextFormattedCitation":"(Wilkinson &amp; Rogers, 1973)","previouslyFormattedCitation":"(Wilkinson &amp; Rogers, 1973)"},"properties":{"noteIndex":0},"schema":"https://github.com/citation-style-language/schema/raw/master/csl-citation.json"}</w:instrText>
      </w:r>
      <w:r w:rsidR="0053369B">
        <w:fldChar w:fldCharType="separate"/>
      </w:r>
      <w:r w:rsidR="0053369B" w:rsidRPr="0053369B">
        <w:rPr>
          <w:noProof/>
        </w:rPr>
        <w:t>(1973)</w:t>
      </w:r>
      <w:r w:rsidR="0053369B">
        <w:fldChar w:fldCharType="end"/>
      </w:r>
      <w:r w:rsidR="0053369B">
        <w:t>,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53369B" w14:paraId="157F0ECA" w14:textId="77777777" w:rsidTr="004F62FD">
        <w:tc>
          <w:tcPr>
            <w:tcW w:w="8365" w:type="dxa"/>
          </w:tcPr>
          <w:p w14:paraId="067A4B40" w14:textId="2B03852D" w:rsidR="0053369B" w:rsidRPr="008F3E6F" w:rsidRDefault="0053369B" w:rsidP="004F62FD">
            <w:pPr>
              <w:jc w:val="center"/>
              <w:rPr>
                <w:rFonts w:eastAsiaTheme="minorEastAsia"/>
              </w:rPr>
            </w:pPr>
            <m:oMath>
              <m:r>
                <w:rPr>
                  <w:rFonts w:ascii="Cambria Math" w:hAnsi="Cambria Math"/>
                </w:rPr>
                <m:t>Error ~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347888" w:rsidRPr="00347888">
              <w:rPr>
                <w:rFonts w:ascii="Cambria Math" w:hAnsi="Cambria Math"/>
                <w:i/>
              </w:rPr>
              <w:t>+ (1 | Occlusion Duration)</w:t>
            </w:r>
          </w:p>
        </w:tc>
        <w:tc>
          <w:tcPr>
            <w:tcW w:w="985" w:type="dxa"/>
          </w:tcPr>
          <w:p w14:paraId="1CA588D5" w14:textId="1B6C1C02" w:rsidR="0053369B" w:rsidRDefault="0053369B" w:rsidP="004F62FD">
            <w:pPr>
              <w:jc w:val="both"/>
            </w:pPr>
            <w:r>
              <w:t>(</w:t>
            </w:r>
            <w:r w:rsidR="004F62FD">
              <w:t>4</w:t>
            </w:r>
            <w:r>
              <w:t xml:space="preserve">) </w:t>
            </w:r>
          </w:p>
        </w:tc>
      </w:tr>
    </w:tbl>
    <w:p w14:paraId="0523E7B0" w14:textId="1BA69485" w:rsidR="00774AE8" w:rsidRDefault="00774AE8" w:rsidP="009375B0">
      <w:pPr>
        <w:spacing w:before="240"/>
        <w:jc w:val="both"/>
      </w:pPr>
      <w:r>
        <w:t>For Hypothesis 1b regarding precision, we need to take into account that biases in the timing error can impact variability. That is, overestimating the time it takes the ball to hit the rectangle could be connected to a higher variability in absolute terms, while underestimating the time could lead to lower variability. For this reason, we first compute the means and standard deviations of extrapolated durations for each condition and participant. We then fit a test model with the standard deviations as dependent variable, the mean timing error and the motion profile as fixed effects, and random intercepts as well as random slopes for ball speeds per participant</w:t>
      </w:r>
      <w:r w:rsidR="00347888">
        <w:t xml:space="preserve"> and random intercepts for the occlusion durations</w:t>
      </w:r>
      <w:r>
        <w:t xml:space="preserve"> as random eff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74AE8" w:rsidRPr="00774AE8" w14:paraId="171B09F7" w14:textId="77777777" w:rsidTr="004F62FD">
        <w:tc>
          <w:tcPr>
            <w:tcW w:w="8365" w:type="dxa"/>
          </w:tcPr>
          <w:p w14:paraId="7A162E77" w14:textId="34E3BD81" w:rsidR="00774AE8" w:rsidRPr="00774AE8" w:rsidRDefault="00110D4F" w:rsidP="00ED7FC6">
            <w:pPr>
              <w:spacing w:after="160" w:line="259" w:lineRule="auto"/>
              <w:jc w:val="center"/>
            </w:pPr>
            <m:oMath>
              <m:r>
                <m:rPr>
                  <m:sty m:val="p"/>
                </m:rPr>
                <w:rPr>
                  <w:rFonts w:ascii="Cambria Math" w:hAnsi="Cambria Math"/>
                </w:rPr>
                <m:t>log⁡</m:t>
              </m:r>
              <m:r>
                <w:rPr>
                  <w:rFonts w:ascii="Cambria Math" w:hAnsi="Cambria Math"/>
                </w:rPr>
                <m:t>(SD of Extrapolated Time) ~ Mean of Extrapolated Time+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r>
                <w:rPr>
                  <w:rFonts w:ascii="Cambria Math" w:eastAsiaTheme="minorEastAsia" w:hAnsi="Cambria Math"/>
                </w:rPr>
                <m:t xml:space="preserve"> </m:t>
              </m:r>
            </m:oMath>
            <w:r w:rsidR="00ED7FC6" w:rsidRPr="00ED7FC6">
              <w:rPr>
                <w:rFonts w:ascii="Cambria Math" w:eastAsiaTheme="minorEastAsia" w:hAnsi="Cambria Math"/>
                <w:i/>
              </w:rPr>
              <w:t>+ (1 | Occlusion Duration)</w:t>
            </w:r>
          </w:p>
        </w:tc>
        <w:tc>
          <w:tcPr>
            <w:tcW w:w="985" w:type="dxa"/>
          </w:tcPr>
          <w:p w14:paraId="400190C1" w14:textId="19AC14F2" w:rsidR="00774AE8" w:rsidRPr="00774AE8" w:rsidRDefault="00774AE8" w:rsidP="00774AE8">
            <w:pPr>
              <w:spacing w:after="160" w:line="259" w:lineRule="auto"/>
              <w:jc w:val="both"/>
            </w:pPr>
            <w:r w:rsidRPr="00774AE8">
              <w:t>(</w:t>
            </w:r>
            <w:r w:rsidR="004F62FD">
              <w:t>5</w:t>
            </w:r>
            <w:r w:rsidRPr="00774AE8">
              <w:t xml:space="preserve">) </w:t>
            </w:r>
          </w:p>
        </w:tc>
      </w:tr>
    </w:tbl>
    <w:p w14:paraId="242D53E2" w14:textId="0DFDDAF7" w:rsidR="004D3AAE" w:rsidRDefault="004D3AAE" w:rsidP="008F3E6F">
      <w:pPr>
        <w:jc w:val="both"/>
      </w:pPr>
      <w:r>
        <w:t>We further fit a null model without the motion profile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4D3AAE" w:rsidRPr="004D3AAE" w14:paraId="2753109C" w14:textId="77777777" w:rsidTr="004F62FD">
        <w:tc>
          <w:tcPr>
            <w:tcW w:w="8365" w:type="dxa"/>
          </w:tcPr>
          <w:p w14:paraId="2C2A995B" w14:textId="6C436F66" w:rsidR="004D3AAE" w:rsidRPr="004D3AAE" w:rsidRDefault="00110D4F" w:rsidP="00ED7FC6">
            <w:pPr>
              <w:spacing w:after="160" w:line="259" w:lineRule="auto"/>
              <w:jc w:val="center"/>
            </w:pPr>
            <m:oMath>
              <m:r>
                <m:rPr>
                  <m:sty m:val="p"/>
                </m:rPr>
                <w:rPr>
                  <w:rFonts w:ascii="Cambria Math" w:hAnsi="Cambria Math"/>
                </w:rPr>
                <m:t>log⁡</m:t>
              </m:r>
              <m:r>
                <w:rPr>
                  <w:rFonts w:ascii="Cambria Math" w:hAnsi="Cambria Math"/>
                </w:rPr>
                <m:t>(SD of Extrapolated Time) ~ Mean of Extrapolated Time+</m:t>
              </m:r>
              <m:d>
                <m:dPr>
                  <m:endChr m:val="|"/>
                  <m:ctrlPr>
                    <w:rPr>
                      <w:rFonts w:ascii="Cambria Math" w:hAnsi="Cambria Math"/>
                      <w:i/>
                    </w:rPr>
                  </m:ctrlPr>
                </m:dPr>
                <m:e>
                  <m:r>
                    <w:rPr>
                      <w:rFonts w:ascii="Cambria Math" w:hAnsi="Cambria Math"/>
                    </w:rPr>
                    <m:t>Motion Profile+ 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ED7FC6" w:rsidRPr="00ED7FC6">
              <w:rPr>
                <w:rFonts w:ascii="Cambria Math" w:hAnsi="Cambria Math"/>
                <w:i/>
              </w:rPr>
              <w:t>+ (1 | Occlusion Duration)</w:t>
            </w:r>
          </w:p>
        </w:tc>
        <w:tc>
          <w:tcPr>
            <w:tcW w:w="985" w:type="dxa"/>
          </w:tcPr>
          <w:p w14:paraId="794A029C" w14:textId="5F527E4B" w:rsidR="004D3AAE" w:rsidRPr="004D3AAE" w:rsidRDefault="004D3AAE" w:rsidP="004D3AAE">
            <w:pPr>
              <w:spacing w:after="160" w:line="259" w:lineRule="auto"/>
              <w:jc w:val="both"/>
            </w:pPr>
            <w:r w:rsidRPr="004D3AAE">
              <w:t>(</w:t>
            </w:r>
            <w:r w:rsidR="004F62FD">
              <w:t>6</w:t>
            </w:r>
            <w:r w:rsidRPr="004D3AAE">
              <w:t xml:space="preserve">) </w:t>
            </w:r>
          </w:p>
        </w:tc>
      </w:tr>
    </w:tbl>
    <w:p w14:paraId="5EC6012F" w14:textId="5C137B2A" w:rsidR="004D3AAE" w:rsidRDefault="004D3AAE" w:rsidP="008F3E6F">
      <w:pPr>
        <w:jc w:val="both"/>
      </w:pPr>
      <w:r>
        <w:t xml:space="preserve">We then compare both models by means of a </w:t>
      </w:r>
      <w:r w:rsidR="009375B0">
        <w:t>L</w:t>
      </w:r>
      <w:r>
        <w:t xml:space="preserve">ikelihood </w:t>
      </w:r>
      <w:r w:rsidR="009375B0">
        <w:t>R</w:t>
      </w:r>
      <w:r>
        <w:t xml:space="preserve">atio </w:t>
      </w:r>
      <w:r w:rsidR="009375B0">
        <w:t>T</w:t>
      </w:r>
      <w:r>
        <w:t xml:space="preserve">est to determine whether the motion profile explains </w:t>
      </w:r>
      <w:r w:rsidR="009375B0">
        <w:t>significantly more</w:t>
      </w:r>
      <w:r>
        <w:t xml:space="preserve"> variability </w:t>
      </w:r>
      <w:r w:rsidR="009375B0">
        <w:t xml:space="preserve">than the test model which already takes into account </w:t>
      </w:r>
      <w:r>
        <w:t xml:space="preserve">biases in extrapolated </w:t>
      </w:r>
      <w:r w:rsidR="003755F5">
        <w:t>time</w:t>
      </w:r>
      <w:r>
        <w:t>.</w:t>
      </w:r>
    </w:p>
    <w:p w14:paraId="131ADC0C" w14:textId="39D599F6" w:rsidR="00A27BFB" w:rsidRDefault="00A602DC" w:rsidP="008F3E6F">
      <w:pPr>
        <w:jc w:val="both"/>
      </w:pPr>
      <w:r w:rsidRPr="00A602DC">
        <w:rPr>
          <w:b/>
          <w:bCs/>
        </w:rPr>
        <w:t>Speed Estimation</w:t>
      </w:r>
      <w:r>
        <w:t xml:space="preserve"> – </w:t>
      </w:r>
      <w:r w:rsidR="001242E5">
        <w:t>To test Hypotheses 2a and 2b</w:t>
      </w:r>
      <w:r w:rsidR="00D5279A">
        <w:t xml:space="preserve"> (script can be found </w:t>
      </w:r>
      <w:hyperlink r:id="rId25" w:history="1">
        <w:r w:rsidR="00D5279A" w:rsidRPr="00D5279A">
          <w:rPr>
            <w:rStyle w:val="Hyperlink"/>
          </w:rPr>
          <w:t>here, on GitHub</w:t>
        </w:r>
      </w:hyperlink>
      <w:r w:rsidR="00D5279A">
        <w:t>)</w:t>
      </w:r>
      <w:r w:rsidR="001242E5">
        <w:t xml:space="preserve"> regarding </w:t>
      </w:r>
      <w:r w:rsidR="005C4459">
        <w:t>speed estimation</w:t>
      </w:r>
      <w:r w:rsidR="00C262FD">
        <w:t>,</w:t>
      </w:r>
      <w:r w:rsidR="00C262FD" w:rsidRPr="00C262FD">
        <w:t xml:space="preserve"> we first use the R package quickpsy </w:t>
      </w:r>
      <w:r w:rsidR="00C262FD" w:rsidRPr="00C262FD">
        <w:fldChar w:fldCharType="begin" w:fldLock="1"/>
      </w:r>
      <w:r w:rsidR="00EC6B61">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C262FD" w:rsidRPr="00C262FD">
        <w:fldChar w:fldCharType="separate"/>
      </w:r>
      <w:r w:rsidR="00C262FD" w:rsidRPr="00C262FD">
        <w:rPr>
          <w:noProof/>
        </w:rPr>
        <w:t>(Linares &amp; López-Moliner, 2016)</w:t>
      </w:r>
      <w:r w:rsidR="00C262FD" w:rsidRPr="00C262FD">
        <w:fldChar w:fldCharType="end"/>
      </w:r>
      <w:r w:rsidR="00C262FD" w:rsidRPr="00C262FD">
        <w:t xml:space="preserve"> to fit psychometric </w:t>
      </w:r>
      <w:r w:rsidR="00C262FD" w:rsidRPr="00C262FD">
        <w:lastRenderedPageBreak/>
        <w:t xml:space="preserve">functions to the </w:t>
      </w:r>
      <w:r w:rsidR="005C4459">
        <w:t>speed estimation</w:t>
      </w:r>
      <w:r w:rsidR="00C262FD" w:rsidRPr="00C262FD">
        <w:t xml:space="preserve"> data, separately for each participant, speed and motion profile.</w:t>
      </w:r>
      <w:r w:rsidR="00C262FD">
        <w:t xml:space="preserve"> </w:t>
      </w:r>
      <w:r w:rsidR="00C262FD" w:rsidRPr="00C262FD">
        <w:t>Quickpsy fits cumulative Gaussian functions to the data by</w:t>
      </w:r>
      <w:r w:rsidR="00ED544A">
        <w:t xml:space="preserve"> </w:t>
      </w:r>
      <w:r w:rsidR="00C262FD" w:rsidRPr="00C262FD">
        <w:t xml:space="preserve">direct likelihood maximization. The means of the cumulative Gaussians correspond to the Points of Subjective Equality (PSEs) and their standard deviations correspond to the </w:t>
      </w:r>
      <w:r w:rsidR="00106EAF">
        <w:t>84.1</w:t>
      </w:r>
      <w:r w:rsidR="006F23B3">
        <w:t xml:space="preserve">% </w:t>
      </w:r>
      <w:r w:rsidR="00C262FD" w:rsidRPr="00C262FD">
        <w:t>Just Noticeable Differences (JNDs)</w:t>
      </w:r>
      <w:r w:rsidR="006F23B3">
        <w:t>.</w:t>
      </w:r>
    </w:p>
    <w:p w14:paraId="0C34F4A7" w14:textId="6D040870" w:rsidR="0053369B" w:rsidRDefault="00C262FD" w:rsidP="008F3E6F">
      <w:pPr>
        <w:jc w:val="both"/>
      </w:pPr>
      <w:r>
        <w:t>To assess whether the motion profile impacted the</w:t>
      </w:r>
      <w:r w:rsidR="00A27BFB">
        <w:t xml:space="preserve"> perceived speed</w:t>
      </w:r>
      <w:r>
        <w:t xml:space="preserve"> significantly, we fit two Linear Mixed Models. One ha</w:t>
      </w:r>
      <w:r w:rsidR="00116871">
        <w:t>s</w:t>
      </w:r>
      <w:r>
        <w:t xml:space="preserve"> the PSEs as dependent variable,</w:t>
      </w:r>
      <w:r w:rsidR="00A847BA">
        <w:t xml:space="preserve"> the </w:t>
      </w:r>
      <w:r w:rsidR="00827762">
        <w:t>self-</w:t>
      </w:r>
      <w:r w:rsidR="00A847BA">
        <w:t xml:space="preserve">motion </w:t>
      </w:r>
      <w:r w:rsidR="00827762">
        <w:t>profile as</w:t>
      </w:r>
      <w:r w:rsidR="00A847BA">
        <w:t xml:space="preserve"> fixed effect, and random intercepts and random slopes for</w:t>
      </w:r>
      <w:r w:rsidR="00A27BFB">
        <w:t xml:space="preserve"> the ball speed</w:t>
      </w:r>
      <w:r w:rsidR="00257954">
        <w:t xml:space="preserve"> </w:t>
      </w:r>
      <w:r w:rsidR="00A27BFB">
        <w:t>per p</w:t>
      </w:r>
      <w:r w:rsidR="00A847BA">
        <w:t>articipant</w:t>
      </w:r>
      <w:r w:rsidR="006D3FE7">
        <w:t xml:space="preserve"> as random ef</w:t>
      </w:r>
      <w:r w:rsidR="005A54A8">
        <w:t>f</w:t>
      </w:r>
      <w:r w:rsidR="006D3FE7">
        <w:t>ects</w:t>
      </w:r>
      <w:r w:rsidR="00A847BA">
        <w:t>. The other model ha</w:t>
      </w:r>
      <w:r w:rsidR="00116871">
        <w:t>s</w:t>
      </w:r>
      <w:r w:rsidR="00A847BA">
        <w:t xml:space="preserve"> the same set-up of fixed and random effects, but </w:t>
      </w:r>
      <w:r w:rsidR="00A35C3F">
        <w:t>with</w:t>
      </w:r>
      <w:r w:rsidR="00A847BA">
        <w:t xml:space="preserve"> </w:t>
      </w:r>
      <w:r w:rsidR="00AC75DA">
        <w:t xml:space="preserve">log </w:t>
      </w:r>
      <w:r w:rsidR="00A847BA">
        <w:t>JNDs as dependent variable</w:t>
      </w:r>
      <w:r w:rsidR="00A27BF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823F3E" w14:paraId="259DA641" w14:textId="77777777" w:rsidTr="004F62FD">
        <w:tc>
          <w:tcPr>
            <w:tcW w:w="8995" w:type="dxa"/>
          </w:tcPr>
          <w:p w14:paraId="553EFB74" w14:textId="21D48662" w:rsidR="00823F3E" w:rsidRPr="00162084" w:rsidRDefault="006714D3" w:rsidP="00F6470E">
            <w:pPr>
              <w:jc w:val="both"/>
              <w:rPr>
                <w:rFonts w:eastAsiaTheme="minorEastAsia"/>
              </w:rPr>
            </w:pPr>
            <m:oMathPara>
              <m:oMath>
                <m:r>
                  <w:rPr>
                    <w:rFonts w:ascii="Cambria Math" w:hAnsi="Cambria Math"/>
                  </w:rPr>
                  <m:t>PSE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355" w:type="dxa"/>
          </w:tcPr>
          <w:p w14:paraId="6C41711F" w14:textId="47616287" w:rsidR="00823F3E" w:rsidRDefault="00823F3E" w:rsidP="00F6470E">
            <w:pPr>
              <w:jc w:val="both"/>
            </w:pPr>
            <w:r>
              <w:t>(</w:t>
            </w:r>
            <w:r w:rsidR="004F62FD">
              <w:t>7</w:t>
            </w:r>
            <w:r>
              <w:t xml:space="preserve">) </w:t>
            </w:r>
          </w:p>
        </w:tc>
      </w:tr>
      <w:tr w:rsidR="00827762" w14:paraId="2E3C69D5" w14:textId="77777777" w:rsidTr="004F62FD">
        <w:tc>
          <w:tcPr>
            <w:tcW w:w="8995" w:type="dxa"/>
          </w:tcPr>
          <w:p w14:paraId="671CDF34" w14:textId="2EE14A62" w:rsidR="00827762" w:rsidRDefault="00110D4F" w:rsidP="00827762">
            <w:pPr>
              <w:jc w:val="both"/>
              <w:rPr>
                <w:rFonts w:ascii="Calibri" w:eastAsia="Calibri" w:hAnsi="Calibri" w:cs="Times New Roman"/>
              </w:rPr>
            </w:pPr>
            <m:oMathPara>
              <m:oMath>
                <m:r>
                  <w:rPr>
                    <w:rFonts w:ascii="Cambria Math" w:hAnsi="Cambria Math"/>
                  </w:rPr>
                  <m:t>log(JND)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355" w:type="dxa"/>
          </w:tcPr>
          <w:p w14:paraId="59ABC89F" w14:textId="6B6B8342" w:rsidR="00827762" w:rsidRDefault="00257954" w:rsidP="00827762">
            <w:pPr>
              <w:jc w:val="both"/>
            </w:pPr>
            <w:r>
              <w:t>(</w:t>
            </w:r>
            <w:r w:rsidR="004F62FD">
              <w:t>8</w:t>
            </w:r>
            <w:r>
              <w:t>)</w:t>
            </w:r>
          </w:p>
        </w:tc>
      </w:tr>
    </w:tbl>
    <w:p w14:paraId="42DB5665" w14:textId="118153A6" w:rsidR="009375B0" w:rsidRDefault="00A602DC" w:rsidP="00A27BFB">
      <w:pPr>
        <w:spacing w:before="240"/>
        <w:jc w:val="both"/>
      </w:pPr>
      <w:r w:rsidRPr="00A602DC">
        <w:rPr>
          <w:b/>
          <w:bCs/>
        </w:rPr>
        <w:t>A link between speed estimation and motion prediction</w:t>
      </w:r>
      <w:r w:rsidRPr="00A602DC">
        <w:t xml:space="preserve"> </w:t>
      </w:r>
      <w:r>
        <w:t xml:space="preserve">– </w:t>
      </w:r>
      <w:r w:rsidR="00A42A9D">
        <w:t>To test H</w:t>
      </w:r>
      <w:r w:rsidR="00A42A9D" w:rsidRPr="00A42A9D">
        <w:t>ypotheses 3a a</w:t>
      </w:r>
      <w:r w:rsidR="00A42A9D">
        <w:t>nd 3b</w:t>
      </w:r>
      <w:r w:rsidR="00D5279A">
        <w:t xml:space="preserve"> (script can be found </w:t>
      </w:r>
      <w:hyperlink r:id="rId26" w:history="1">
        <w:r w:rsidR="00D5279A" w:rsidRPr="00D5279A">
          <w:rPr>
            <w:rStyle w:val="Hyperlink"/>
          </w:rPr>
          <w:t>here, on GitHub</w:t>
        </w:r>
      </w:hyperlink>
      <w:r w:rsidR="00D5279A">
        <w:t>)</w:t>
      </w:r>
      <w:r w:rsidR="00A42A9D">
        <w:t xml:space="preserve">, we </w:t>
      </w:r>
      <w:r w:rsidR="00116871">
        <w:t xml:space="preserve">first </w:t>
      </w:r>
      <w:r w:rsidR="00A42A9D">
        <w:t>prepar</w:t>
      </w:r>
      <w:r w:rsidR="00116871">
        <w:t>e</w:t>
      </w:r>
      <w:r w:rsidR="00A42A9D">
        <w:t xml:space="preserve"> the prediction data by computing means and standard deviations</w:t>
      </w:r>
      <w:r w:rsidR="00A27BFB">
        <w:t xml:space="preserve"> of the extrapolated </w:t>
      </w:r>
      <w:r w:rsidR="003755F5">
        <w:t>time</w:t>
      </w:r>
      <w:r w:rsidR="00A42A9D">
        <w:t xml:space="preserve"> for each participant. </w:t>
      </w:r>
      <w:r w:rsidR="00612B59">
        <w:t xml:space="preserve">We then calculate the difference in performance (mean and standard deviations for the prediction task and PSEs and </w:t>
      </w:r>
      <w:r w:rsidR="00106EAF">
        <w:t>JNDs</w:t>
      </w:r>
      <w:r w:rsidR="00612B59">
        <w:t xml:space="preserve"> for the </w:t>
      </w:r>
      <w:r w:rsidR="005C4459">
        <w:t>speed estimation</w:t>
      </w:r>
      <w:r w:rsidR="00612B59">
        <w:t xml:space="preserve"> task) between the “Opposite Directions” motion profile and the “Observer Static” </w:t>
      </w:r>
      <w:r w:rsidR="00A27BFB">
        <w:t>motion profile</w:t>
      </w:r>
      <w:r w:rsidR="009375B0">
        <w:t xml:space="preserve"> for both tasks</w:t>
      </w:r>
      <w:r w:rsidR="00122F4D">
        <w:t xml:space="preserve"> for each</w:t>
      </w:r>
      <w:r w:rsidR="00147AEB">
        <w:t xml:space="preserve"> participant.</w:t>
      </w:r>
    </w:p>
    <w:p w14:paraId="3ACCD8D7" w14:textId="45FC03A5" w:rsidR="00FA2E15" w:rsidRDefault="00612B59" w:rsidP="008E79ED">
      <w:pPr>
        <w:jc w:val="both"/>
      </w:pPr>
      <w:r>
        <w:t xml:space="preserve">For accuracy, we </w:t>
      </w:r>
      <w:r w:rsidR="00A42A9D">
        <w:t xml:space="preserve">then determine to what extent </w:t>
      </w:r>
      <w:r>
        <w:t>PSE</w:t>
      </w:r>
      <w:r w:rsidR="009375B0">
        <w:t xml:space="preserve"> differences between the Opposite Direction motion profile and the Observer Static motion profile</w:t>
      </w:r>
      <w:r>
        <w:t xml:space="preserve"> obtained i</w:t>
      </w:r>
      <w:r w:rsidR="003F1DF1">
        <w:t>n the speed estimation task</w:t>
      </w:r>
      <w:r>
        <w:t xml:space="preserve"> predict the mean extrapolated </w:t>
      </w:r>
      <w:r w:rsidR="009375B0">
        <w:t>time</w:t>
      </w:r>
      <w:r>
        <w:t xml:space="preserve"> in </w:t>
      </w:r>
      <w:r w:rsidR="009375B0">
        <w:t>the prediction task</w:t>
      </w:r>
      <w:r w:rsidR="00A42A9D">
        <w:t>.</w:t>
      </w:r>
      <w:r w:rsidR="00E8666E">
        <w:t xml:space="preserve"> </w:t>
      </w:r>
      <w:r>
        <w:t>For this purpose, we fit a</w:t>
      </w:r>
      <w:r w:rsidR="009375B0">
        <w:t xml:space="preserve"> Linear Model</w:t>
      </w:r>
      <w:r>
        <w:t xml:space="preserve"> with the </w:t>
      </w:r>
      <w:r w:rsidR="009375B0">
        <w:t xml:space="preserve">difference in </w:t>
      </w:r>
      <w:r w:rsidR="00C504A9">
        <w:t>mean motion prediction errors</w:t>
      </w:r>
      <w:r w:rsidR="003F1DF1">
        <w:t xml:space="preserve"> between the motion profiles</w:t>
      </w:r>
      <w:r w:rsidR="00C504A9">
        <w:t xml:space="preserve"> as dependent variable</w:t>
      </w:r>
      <w:r w:rsidR="00122F4D">
        <w:t xml:space="preserve"> and</w:t>
      </w:r>
      <w:r w:rsidR="00C504A9">
        <w:t xml:space="preserve"> the </w:t>
      </w:r>
      <w:r>
        <w:t xml:space="preserve">difference in PSEs between the motion profiles as </w:t>
      </w:r>
      <w:r w:rsidR="00122F4D">
        <w:t>independent variable</w:t>
      </w:r>
      <w:r w:rsidR="009606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3CCFF1F7" w14:textId="77777777" w:rsidTr="004F62FD">
        <w:tc>
          <w:tcPr>
            <w:tcW w:w="8365" w:type="dxa"/>
          </w:tcPr>
          <w:p w14:paraId="712FAB21" w14:textId="7024A7C8" w:rsidR="00FA2E15" w:rsidRPr="00FA2E15" w:rsidRDefault="006B5FA8" w:rsidP="00FA2E15">
            <w:pPr>
              <w:spacing w:after="160" w:line="259" w:lineRule="auto"/>
              <w:jc w:val="both"/>
              <w:rPr>
                <w:i/>
                <w:lang w:val="de-DE"/>
              </w:rPr>
            </w:pPr>
            <m:oMathPara>
              <m:oMath>
                <m:r>
                  <w:rPr>
                    <w:rFonts w:ascii="Cambria Math" w:hAnsi="Cambria Math"/>
                  </w:rPr>
                  <m:t>Mean Difference in Extrapolated Time (Opposite-Static) ~  PSE Difference</m:t>
                </m:r>
              </m:oMath>
            </m:oMathPara>
          </w:p>
        </w:tc>
        <w:tc>
          <w:tcPr>
            <w:tcW w:w="985" w:type="dxa"/>
          </w:tcPr>
          <w:p w14:paraId="4CC5014E" w14:textId="49668799" w:rsidR="00FA2E15" w:rsidRPr="00FA2E15" w:rsidRDefault="00FA2E15" w:rsidP="00FA2E15">
            <w:pPr>
              <w:spacing w:after="160" w:line="259" w:lineRule="auto"/>
              <w:jc w:val="both"/>
            </w:pPr>
            <w:r w:rsidRPr="00FA2E15">
              <w:t>(</w:t>
            </w:r>
            <w:r w:rsidR="004F62FD">
              <w:t>9</w:t>
            </w:r>
            <w:r w:rsidRPr="00FA2E15">
              <w:t xml:space="preserve">) </w:t>
            </w:r>
          </w:p>
        </w:tc>
      </w:tr>
    </w:tbl>
    <w:p w14:paraId="7CABE033" w14:textId="23C830ED" w:rsidR="00FA2E15" w:rsidRDefault="005C4459" w:rsidP="00F90D97">
      <w:pPr>
        <w:jc w:val="both"/>
      </w:pPr>
      <w:r>
        <w:t>For precision, the same complication as for Hypothesis 1b appl</w:t>
      </w:r>
      <w:r w:rsidR="0035310B">
        <w:t>ies</w:t>
      </w:r>
      <w:r>
        <w:t>: A correlation between the effect of visual self-motion on</w:t>
      </w:r>
      <w:r w:rsidR="00B86540">
        <w:t xml:space="preserve"> the precision of</w:t>
      </w:r>
      <w:r>
        <w:t xml:space="preserve"> speed estimation and </w:t>
      </w:r>
      <w:r w:rsidR="0035310B">
        <w:t>on the precision</w:t>
      </w:r>
      <w:r w:rsidR="00B86540">
        <w:t xml:space="preserve"> of </w:t>
      </w:r>
      <w:r>
        <w:t xml:space="preserve">motion prediction could be due </w:t>
      </w:r>
      <w:r w:rsidR="0035310B">
        <w:t xml:space="preserve">to </w:t>
      </w:r>
      <w:r>
        <w:t xml:space="preserve">biases </w:t>
      </w:r>
      <w:r w:rsidR="0035310B">
        <w:t>introduced by visual self-motion</w:t>
      </w:r>
      <w:r>
        <w:t>.</w:t>
      </w:r>
      <w:r w:rsidR="00B86540">
        <w:t xml:space="preserve"> If visual self-motion</w:t>
      </w:r>
      <w:r w:rsidR="0035310B">
        <w:t xml:space="preserve"> in the opposite direction, for example, leads to too-early responses, the extrapolated intervals is shorter. A shorter interval, in turn, should lead to higher precision in absolute terms.</w:t>
      </w:r>
      <w:r w:rsidR="00B86540">
        <w:t xml:space="preserve"> </w:t>
      </w:r>
      <w:r w:rsidR="0035310B">
        <w:t>Therefore, t</w:t>
      </w:r>
      <w:r>
        <w:t xml:space="preserve">o test whether the difference in precision observed in the speed estimation task was significantly related to the variability in the prediction task even after accounting for biases, we </w:t>
      </w:r>
      <w:r w:rsidR="0035310B">
        <w:t>need to determine whether the effect of visual self-motion on JNDs predicts any variability beyond the variability that is already explained by the bias in motion extrapolation</w:t>
      </w:r>
      <w:r>
        <w:t>.</w:t>
      </w:r>
      <w:r w:rsidR="0035310B">
        <w:t xml:space="preserve"> To this hypothesis,</w:t>
      </w:r>
      <w:r>
        <w:t xml:space="preserve"> </w:t>
      </w:r>
      <w:r w:rsidR="0035310B">
        <w:t>w</w:t>
      </w:r>
      <w:r>
        <w:t xml:space="preserve">e first fit a test model with the </w:t>
      </w:r>
      <w:r w:rsidR="009D39C1">
        <w:t xml:space="preserve">variability difference between the “Opposite Directions” motion profile and the “Observer Static” motion profile </w:t>
      </w:r>
      <w:r w:rsidR="0035310B">
        <w:t xml:space="preserve">in the motion prediction task </w:t>
      </w:r>
      <w:r w:rsidR="009D39C1">
        <w:t>as dependent variable</w:t>
      </w:r>
      <w:r w:rsidR="00122F4D">
        <w:t xml:space="preserve"> and</w:t>
      </w:r>
      <w:r w:rsidR="00BC5738">
        <w:t xml:space="preserve"> the </w:t>
      </w:r>
      <w:r w:rsidR="009D39C1">
        <w:t xml:space="preserve">mean </w:t>
      </w:r>
      <w:r w:rsidR="00BC5738">
        <w:t xml:space="preserve">difference between </w:t>
      </w:r>
      <w:r w:rsidR="009D39C1">
        <w:t xml:space="preserve">these motion profiles and the difference in </w:t>
      </w:r>
      <w:r w:rsidR="009C52CE">
        <w:t>JNDs</w:t>
      </w:r>
      <w:r w:rsidR="0035310B">
        <w:t xml:space="preserve"> in the speed estimation task</w:t>
      </w:r>
      <w:r w:rsidR="009C52CE">
        <w:t xml:space="preserve"> as </w:t>
      </w:r>
      <w:r w:rsidR="00122F4D">
        <w:t>independent variables</w:t>
      </w:r>
      <w:r w:rsidR="0035310B">
        <w:t xml:space="preserve"> (as a measure of bias introduced by visual self-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2E7799F2" w14:textId="77777777" w:rsidTr="004F62FD">
        <w:tc>
          <w:tcPr>
            <w:tcW w:w="8365" w:type="dxa"/>
          </w:tcPr>
          <w:p w14:paraId="6F8F188E" w14:textId="7A242A8B" w:rsidR="00FA2E15" w:rsidRPr="00FA2E15" w:rsidRDefault="006B5FA8" w:rsidP="00FA2E15">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r>
                  <w:rPr>
                    <w:rFonts w:ascii="Cambria Math" w:hAnsi="Cambria Math"/>
                  </w:rPr>
                  <m:t>+JND Difference</m:t>
                </m:r>
              </m:oMath>
            </m:oMathPara>
          </w:p>
        </w:tc>
        <w:tc>
          <w:tcPr>
            <w:tcW w:w="985" w:type="dxa"/>
          </w:tcPr>
          <w:p w14:paraId="5FADED5B" w14:textId="7EBD981D" w:rsidR="00FA2E15" w:rsidRPr="00FA2E15" w:rsidRDefault="00FA2E15" w:rsidP="00FA2E15">
            <w:pPr>
              <w:spacing w:after="160" w:line="259" w:lineRule="auto"/>
            </w:pPr>
            <w:r w:rsidRPr="00FA2E15">
              <w:t>(</w:t>
            </w:r>
            <w:r w:rsidR="004F62FD">
              <w:t>10</w:t>
            </w:r>
            <w:r w:rsidRPr="00FA2E15">
              <w:t xml:space="preserve">) </w:t>
            </w:r>
          </w:p>
        </w:tc>
      </w:tr>
    </w:tbl>
    <w:p w14:paraId="0EF7B5C2" w14:textId="34AD5F0C" w:rsidR="007859D3" w:rsidRDefault="009C52CE" w:rsidP="003D757B">
      <w:r>
        <w:t xml:space="preserve">We also fit a null model without the JND difference as </w:t>
      </w:r>
      <w:r w:rsidR="00122F4D">
        <w:t>independent vari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9C52CE" w:rsidRPr="009C52CE" w14:paraId="72F8BEAD" w14:textId="77777777" w:rsidTr="004F62FD">
        <w:tc>
          <w:tcPr>
            <w:tcW w:w="8365" w:type="dxa"/>
          </w:tcPr>
          <w:p w14:paraId="56C6180E" w14:textId="588118DF" w:rsidR="009C52CE" w:rsidRPr="009C52CE" w:rsidRDefault="009C52CE" w:rsidP="009C52CE">
            <w:pPr>
              <w:spacing w:after="160" w:line="259" w:lineRule="auto"/>
              <w:rPr>
                <w:i/>
                <w:lang w:val="de-DE"/>
              </w:rPr>
            </w:pPr>
            <m:oMathPara>
              <m:oMath>
                <m:r>
                  <w:rPr>
                    <w:rFonts w:ascii="Cambria Math" w:hAnsi="Cambria Math"/>
                  </w:rPr>
                  <w:lastRenderedPageBreak/>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oMath>
            </m:oMathPara>
          </w:p>
        </w:tc>
        <w:tc>
          <w:tcPr>
            <w:tcW w:w="985" w:type="dxa"/>
          </w:tcPr>
          <w:p w14:paraId="0895B977" w14:textId="59268BCC" w:rsidR="009C52CE" w:rsidRPr="009C52CE" w:rsidRDefault="009C52CE" w:rsidP="004F62FD">
            <w:pPr>
              <w:spacing w:after="160" w:line="259" w:lineRule="auto"/>
              <w:jc w:val="center"/>
            </w:pPr>
            <w:r w:rsidRPr="009C52CE">
              <w:t>(</w:t>
            </w:r>
            <w:r w:rsidR="004F62FD">
              <w:t>11</w:t>
            </w:r>
            <w:r w:rsidRPr="009C52CE">
              <w:t>)</w:t>
            </w:r>
          </w:p>
        </w:tc>
      </w:tr>
    </w:tbl>
    <w:p w14:paraId="5C8E46B2" w14:textId="5FD451B5" w:rsidR="009C52CE" w:rsidRDefault="0035310B" w:rsidP="003D757B">
      <w:r>
        <w:t xml:space="preserve">Then, we </w:t>
      </w:r>
      <w:r w:rsidR="009C52CE">
        <w:t>use a Likelihood Ratio Test to determine whether the test model (</w:t>
      </w:r>
      <w:r>
        <w:t xml:space="preserve">with </w:t>
      </w:r>
      <w:r w:rsidR="009C52CE">
        <w:t>the JND difference as fixed effect) was significantly better than the null model.</w:t>
      </w:r>
    </w:p>
    <w:p w14:paraId="388FFF2E" w14:textId="77777777" w:rsidR="00B21B63" w:rsidRDefault="00B21B63" w:rsidP="003D757B"/>
    <w:p w14:paraId="5ED85DEE" w14:textId="7A64628A" w:rsidR="003F0340" w:rsidRDefault="003F0340" w:rsidP="004B13F7">
      <w:pPr>
        <w:jc w:val="both"/>
      </w:pPr>
      <w:r w:rsidRPr="004B13F7">
        <w:rPr>
          <w:b/>
          <w:bCs/>
        </w:rPr>
        <w:t xml:space="preserve">An effect of </w:t>
      </w:r>
      <w:r w:rsidR="004B13F7" w:rsidRPr="004B13F7">
        <w:rPr>
          <w:b/>
          <w:bCs/>
        </w:rPr>
        <w:t xml:space="preserve">visual </w:t>
      </w:r>
      <w:r w:rsidRPr="004B13F7">
        <w:rPr>
          <w:b/>
          <w:bCs/>
        </w:rPr>
        <w:t xml:space="preserve">self-motion in the same direction </w:t>
      </w:r>
      <w:r w:rsidR="004B13F7" w:rsidRPr="004B13F7">
        <w:rPr>
          <w:b/>
          <w:bCs/>
        </w:rPr>
        <w:t>as the ball</w:t>
      </w:r>
      <w:r w:rsidR="004B13F7">
        <w:t xml:space="preserve"> </w:t>
      </w:r>
      <w:r>
        <w:t xml:space="preserve">– While our </w:t>
      </w:r>
      <w:r w:rsidR="0035310B">
        <w:t xml:space="preserve">earlier </w:t>
      </w:r>
      <w:r>
        <w:t xml:space="preserve">results </w:t>
      </w:r>
      <w:r w:rsidR="0035310B">
        <w:t>(Jörges &amp; Harris 2021) suggest</w:t>
      </w:r>
      <w:r>
        <w:t xml:space="preserve"> that </w:t>
      </w:r>
      <w:r w:rsidR="0035310B">
        <w:t xml:space="preserve">visual </w:t>
      </w:r>
      <w:r>
        <w:t>self-motion in the same direction as the observer</w:t>
      </w:r>
      <w:r w:rsidR="0035310B">
        <w:t xml:space="preserve"> should not have any effect on perceived speed</w:t>
      </w:r>
      <w:r>
        <w:t>, we perform all analys</w:t>
      </w:r>
      <w:r w:rsidR="0035310B">
        <w:t>es</w:t>
      </w:r>
      <w:r>
        <w:t xml:space="preserve"> outlined in this section equivalently </w:t>
      </w:r>
      <w:r w:rsidR="0035310B">
        <w:t xml:space="preserve">for the </w:t>
      </w:r>
      <w:r>
        <w:t xml:space="preserve">“Same Direction” motion profile </w:t>
      </w:r>
      <w:r w:rsidR="0035310B">
        <w:t>as well</w:t>
      </w:r>
      <w:r>
        <w:t>.</w:t>
      </w:r>
    </w:p>
    <w:p w14:paraId="6B81C3BC" w14:textId="77777777" w:rsidR="009C52CE" w:rsidRPr="00A42A9D" w:rsidRDefault="009C52CE" w:rsidP="003D757B"/>
    <w:p w14:paraId="3C11BD89" w14:textId="3975534B" w:rsidR="005D6746" w:rsidRDefault="005D6746" w:rsidP="003D757B">
      <w:pPr>
        <w:pStyle w:val="Heading2"/>
      </w:pPr>
      <w:r>
        <w:t>Power analysis</w:t>
      </w:r>
    </w:p>
    <w:p w14:paraId="3C4C8450" w14:textId="47DE4CD0" w:rsidR="00E60CCB" w:rsidRDefault="008D4BEE" w:rsidP="008E79ED">
      <w:pPr>
        <w:jc w:val="both"/>
      </w:pPr>
      <w:r>
        <w:t xml:space="preserve">Since power for complex hierarchical designs </w:t>
      </w:r>
      <w:r w:rsidR="00347888">
        <w:t xml:space="preserve">cannot be </w:t>
      </w:r>
      <w:r w:rsidR="0035310B">
        <w:t xml:space="preserve">computed </w:t>
      </w:r>
      <w:r w:rsidR="00347888">
        <w:t>analytically</w:t>
      </w:r>
      <w:r>
        <w:t xml:space="preserve">, we </w:t>
      </w:r>
      <w:r w:rsidR="00347888">
        <w:t>used</w:t>
      </w:r>
      <w:r w:rsidR="00AD24B0">
        <w:t xml:space="preserve"> Monte Carlo</w:t>
      </w:r>
      <w:r>
        <w:t xml:space="preserve"> simulation</w:t>
      </w:r>
      <w:r w:rsidR="00347888">
        <w:t>s</w:t>
      </w:r>
      <w:r>
        <w:t xml:space="preserve"> </w:t>
      </w:r>
      <w:r w:rsidR="00347888">
        <w:t>to determine power for</w:t>
      </w:r>
      <w:r>
        <w:t xml:space="preserve"> all statistical tests</w:t>
      </w:r>
      <w:r w:rsidR="00347888">
        <w:t xml:space="preserve"> outlined in the previous section</w:t>
      </w:r>
      <w:r w:rsidR="0035310B">
        <w:t>:</w:t>
      </w:r>
      <w:r>
        <w:t xml:space="preserve"> </w:t>
      </w:r>
      <w:r w:rsidR="0035310B">
        <w:t>w</w:t>
      </w:r>
      <w:r w:rsidR="00436AC1">
        <w:t xml:space="preserve">e used our generative models for the prediction task and the </w:t>
      </w:r>
      <w:r w:rsidR="005C4459">
        <w:t>speed estimation</w:t>
      </w:r>
      <w:r w:rsidR="00436AC1">
        <w:t xml:space="preserve"> task to </w:t>
      </w:r>
      <w:r w:rsidR="0035310B">
        <w:t xml:space="preserve">first </w:t>
      </w:r>
      <w:r w:rsidR="00436AC1">
        <w:t>simulate full datasets</w:t>
      </w:r>
      <w:r>
        <w:t xml:space="preserve">. </w:t>
      </w:r>
      <w:r w:rsidR="00347888">
        <w:t xml:space="preserve">Then, we </w:t>
      </w:r>
      <w:r>
        <w:t xml:space="preserve">performed the analyses detailed above over each of these datasets and </w:t>
      </w:r>
      <w:r w:rsidR="0035310B">
        <w:t>determined</w:t>
      </w:r>
      <w:r w:rsidR="0012469A">
        <w:t xml:space="preserve"> the results for each combination of number of participants and number of trials</w:t>
      </w:r>
      <w:r w:rsidR="00273434">
        <w:t>.</w:t>
      </w:r>
      <w:r w:rsidR="00E60CCB">
        <w:t xml:space="preserve"> </w:t>
      </w:r>
      <w:r w:rsidR="00471F4D">
        <w:t xml:space="preserve">To keep the computational cost manageable, we used the faster, but more bias-prone Satterthwaite approximation, as implemented in the lmerTest package </w:t>
      </w:r>
      <w:r w:rsidR="00471F4D">
        <w:fldChar w:fldCharType="begin" w:fldLock="1"/>
      </w:r>
      <w:r w:rsidR="0019449D">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471F4D">
        <w:fldChar w:fldCharType="separate"/>
      </w:r>
      <w:r w:rsidR="00471F4D" w:rsidRPr="00471F4D">
        <w:rPr>
          <w:noProof/>
        </w:rPr>
        <w:t>(Kuznetsova, Brockhoff, &amp; Christensen, 2017)</w:t>
      </w:r>
      <w:r w:rsidR="00471F4D">
        <w:fldChar w:fldCharType="end"/>
      </w:r>
      <w:r w:rsidR="00471F4D">
        <w:t xml:space="preserve"> for R, to assess statistical significance rather than bootstrapped confidence intervals. </w:t>
      </w:r>
      <w:r w:rsidR="00E60CCB">
        <w:t>The script used for the power analys</w:t>
      </w:r>
      <w:r w:rsidR="009375B0">
        <w:t>es</w:t>
      </w:r>
      <w:r w:rsidR="00E60CCB">
        <w:t xml:space="preserve"> can be found here </w:t>
      </w:r>
      <w:commentRangeStart w:id="4"/>
      <w:r w:rsidR="00E60CCB">
        <w:t>(on GitHub).</w:t>
      </w:r>
      <w:commentRangeEnd w:id="4"/>
      <w:r w:rsidR="00712B64">
        <w:rPr>
          <w:rStyle w:val="CommentReference"/>
        </w:rPr>
        <w:commentReference w:id="4"/>
      </w:r>
    </w:p>
    <w:p w14:paraId="44B9B4E6" w14:textId="3534375D" w:rsidR="009E61E7" w:rsidRPr="00712B64" w:rsidRDefault="00E60CCB" w:rsidP="008E79ED">
      <w:pPr>
        <w:jc w:val="both"/>
      </w:pPr>
      <w:r w:rsidRPr="00712B64">
        <w:t>W</w:t>
      </w:r>
      <w:r w:rsidR="00ED4FE7" w:rsidRPr="00712B64">
        <w:t xml:space="preserve">e </w:t>
      </w:r>
      <w:r w:rsidR="009375B0" w:rsidRPr="00712B64">
        <w:t>repeated this process</w:t>
      </w:r>
      <w:r w:rsidR="00652726" w:rsidRPr="00712B64">
        <w:t xml:space="preserve"> </w:t>
      </w:r>
      <w:r w:rsidR="00FB385F" w:rsidRPr="00712B64">
        <w:t>25</w:t>
      </w:r>
      <w:r w:rsidR="00652726" w:rsidRPr="00712B64">
        <w:t xml:space="preserve">0 </w:t>
      </w:r>
      <w:r w:rsidR="009375B0" w:rsidRPr="00712B64">
        <w:t xml:space="preserve">times </w:t>
      </w:r>
      <w:r w:rsidR="00652726" w:rsidRPr="00712B64">
        <w:t xml:space="preserve">for </w:t>
      </w:r>
      <w:r w:rsidR="00906303" w:rsidRPr="00712B64">
        <w:t>all combinations of 20</w:t>
      </w:r>
      <w:r w:rsidRPr="00712B64">
        <w:t xml:space="preserve">, </w:t>
      </w:r>
      <w:r w:rsidR="00906303" w:rsidRPr="00712B64">
        <w:t>30</w:t>
      </w:r>
      <w:r w:rsidRPr="00712B64">
        <w:t xml:space="preserve"> and 40</w:t>
      </w:r>
      <w:r w:rsidR="00906303" w:rsidRPr="00712B64">
        <w:t xml:space="preserve"> participants</w:t>
      </w:r>
      <w:r w:rsidRPr="00712B64">
        <w:t>, 5, 9 and 13 repetitions per condition in the prediction task,</w:t>
      </w:r>
      <w:r w:rsidR="00906303" w:rsidRPr="00712B64">
        <w:t xml:space="preserve"> and 20 to 27, 30 to 37, and 40 to 47</w:t>
      </w:r>
      <w:r w:rsidR="00632B2B" w:rsidRPr="00712B64">
        <w:t xml:space="preserve"> </w:t>
      </w:r>
      <w:r w:rsidR="00906303" w:rsidRPr="00712B64">
        <w:t>trials per pest</w:t>
      </w:r>
      <w:r w:rsidR="00446541" w:rsidRPr="00712B64">
        <w:t>, which makes for an average of 50, 70 and 90 trials per condition</w:t>
      </w:r>
      <w:r w:rsidRPr="00712B64">
        <w:t>,</w:t>
      </w:r>
      <w:r w:rsidR="008E1BC8" w:rsidRPr="00712B64">
        <w:t xml:space="preserve"> respectively</w:t>
      </w:r>
      <w:r w:rsidRPr="00712B64">
        <w:t>, for the speed estimation task</w:t>
      </w:r>
      <w:r w:rsidR="00446541" w:rsidRPr="00712B64">
        <w:t>.</w:t>
      </w:r>
      <w:r w:rsidR="00C56B77" w:rsidRPr="00712B64">
        <w:t xml:space="preserve"> </w:t>
      </w:r>
      <w:r w:rsidR="004F6C21" w:rsidRPr="00712B64">
        <w:t xml:space="preserve">The results are shown in </w:t>
      </w:r>
      <w:r w:rsidR="00C56B77" w:rsidRPr="00712B64">
        <w:t xml:space="preserve"> </w:t>
      </w:r>
      <w:r w:rsidR="00632B2B" w:rsidRPr="00712B64">
        <w:fldChar w:fldCharType="begin"/>
      </w:r>
      <w:r w:rsidR="00632B2B" w:rsidRPr="00712B64">
        <w:instrText xml:space="preserve"> REF _Ref83816328 \h </w:instrText>
      </w:r>
      <w:r w:rsidR="008E79ED" w:rsidRPr="00712B64">
        <w:instrText xml:space="preserve"> \* MERGEFORMAT </w:instrText>
      </w:r>
      <w:r w:rsidR="00632B2B" w:rsidRPr="00712B64">
        <w:fldChar w:fldCharType="separate"/>
      </w:r>
      <w:r w:rsidR="009375B0" w:rsidRPr="00712B64">
        <w:t xml:space="preserve">Figure </w:t>
      </w:r>
      <w:r w:rsidR="009375B0" w:rsidRPr="00712B64">
        <w:rPr>
          <w:noProof/>
        </w:rPr>
        <w:t>5</w:t>
      </w:r>
      <w:r w:rsidR="00632B2B" w:rsidRPr="00712B64">
        <w:fldChar w:fldCharType="end"/>
      </w:r>
      <w:r w:rsidR="00632B2B" w:rsidRPr="00712B64">
        <w:t xml:space="preserve">. </w:t>
      </w:r>
      <w:r w:rsidR="00672E2F" w:rsidRPr="00712B64">
        <w:t>For the precision in the prediction task, using 9 repetitions per condition appears to add a considerable amount of power with regards to 5 repetitions</w:t>
      </w:r>
      <w:r w:rsidR="00305C68">
        <w:t xml:space="preserve">, while the added benefit of another 4 repetitions for a total of 13 is </w:t>
      </w:r>
      <w:r w:rsidR="0021247F">
        <w:t>small</w:t>
      </w:r>
      <w:r w:rsidR="00305C68">
        <w:t xml:space="preserve">. </w:t>
      </w:r>
      <w:r w:rsidR="0021247F">
        <w:t>However, the prediction task is very short, with around 10 minutes even with 13 repetitions per condition.</w:t>
      </w:r>
      <w:r w:rsidR="001002F1" w:rsidRPr="00712B64">
        <w:t xml:space="preserve"> Similarly, 70 trials per condition increases the power to detect the effect on precision by a relevant amount over 50 trials, while the added benefit of 90 trials is </w:t>
      </w:r>
      <w:r w:rsidR="009D027C">
        <w:t>marginal</w:t>
      </w:r>
      <w:r w:rsidR="00672E2F" w:rsidRPr="00712B64">
        <w:t>.</w:t>
      </w:r>
      <w:r w:rsidR="009D027C">
        <w:t xml:space="preserve"> Since the speed estimation task takes much longer and is more fatiguing than the prediction task, this marginal amount of added power is not worth the additional time spent by the participant.</w:t>
      </w:r>
      <w:r w:rsidR="001002F1" w:rsidRPr="00712B64">
        <w:t xml:space="preserve"> We thus opt for a combination of 40 participants, </w:t>
      </w:r>
      <w:r w:rsidR="009D027C">
        <w:t>13</w:t>
      </w:r>
      <w:r w:rsidR="001002F1" w:rsidRPr="00712B64">
        <w:t xml:space="preserve"> repetitions per condition in the prediction task and 70 trials per condition in the speed estimation task, which allows us to achieve a power of at least 0.</w:t>
      </w:r>
      <w:r w:rsidR="009E782F">
        <w:t>85</w:t>
      </w:r>
      <w:r w:rsidR="001002F1" w:rsidRPr="00712B64">
        <w:t xml:space="preserve"> for all statistical tests.</w:t>
      </w:r>
    </w:p>
    <w:p w14:paraId="69FDB475" w14:textId="4C8C9FAE" w:rsidR="004F6C21" w:rsidRDefault="008520FE" w:rsidP="004F6C21">
      <w:pPr>
        <w:keepNext/>
      </w:pPr>
      <w:r>
        <w:rPr>
          <w:noProof/>
        </w:rPr>
        <w:lastRenderedPageBreak/>
        <w:drawing>
          <wp:inline distT="0" distB="0" distL="0" distR="0" wp14:anchorId="511004CB" wp14:editId="42A7B46F">
            <wp:extent cx="5943600" cy="1981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1981200"/>
                    </a:xfrm>
                    <a:prstGeom prst="rect">
                      <a:avLst/>
                    </a:prstGeom>
                    <a:noFill/>
                    <a:ln>
                      <a:noFill/>
                    </a:ln>
                  </pic:spPr>
                </pic:pic>
              </a:graphicData>
            </a:graphic>
          </wp:inline>
        </w:drawing>
      </w:r>
    </w:p>
    <w:p w14:paraId="72676753" w14:textId="4E4847C8" w:rsidR="004F6C21" w:rsidRDefault="004F6C21" w:rsidP="004F6C21">
      <w:pPr>
        <w:pStyle w:val="Caption"/>
      </w:pPr>
      <w:bookmarkStart w:id="5" w:name="_Ref83816328"/>
      <w:r>
        <w:t xml:space="preserve">Figure </w:t>
      </w:r>
      <w:r w:rsidR="00E80C03">
        <w:fldChar w:fldCharType="begin"/>
      </w:r>
      <w:r w:rsidR="00E80C03">
        <w:instrText xml:space="preserve"> SEQ Figure \* ARABIC </w:instrText>
      </w:r>
      <w:r w:rsidR="00E80C03">
        <w:fldChar w:fldCharType="separate"/>
      </w:r>
      <w:r w:rsidR="00F41AE3">
        <w:rPr>
          <w:noProof/>
        </w:rPr>
        <w:t>5</w:t>
      </w:r>
      <w:r w:rsidR="00E80C03">
        <w:rPr>
          <w:noProof/>
        </w:rPr>
        <w:fldChar w:fldCharType="end"/>
      </w:r>
      <w:bookmarkEnd w:id="5"/>
      <w:r>
        <w:t xml:space="preserve">: Simulated power for the </w:t>
      </w:r>
      <w:r w:rsidR="008520FE">
        <w:t>prediction task (A), the speed</w:t>
      </w:r>
      <w:r>
        <w:t xml:space="preserve"> estimation task (</w:t>
      </w:r>
      <w:r w:rsidR="008520FE">
        <w:t>B</w:t>
      </w:r>
      <w:r>
        <w:t xml:space="preserve">) and the correlation between performance in speed estimation and </w:t>
      </w:r>
      <w:r w:rsidR="008520FE">
        <w:t>speed</w:t>
      </w:r>
      <w:r>
        <w:t xml:space="preserve"> prediction (</w:t>
      </w:r>
      <w:r w:rsidR="008520FE">
        <w:t>C</w:t>
      </w:r>
      <w:r>
        <w:t>)</w:t>
      </w:r>
      <w:r w:rsidR="00632B2B">
        <w:t xml:space="preserve">, separately for the statistical tests referring to biases (accuracy) and variability (precision). The number of participants for which we simulated power is on the x axis, while the number of trials for each task is </w:t>
      </w:r>
      <w:r w:rsidR="008520FE">
        <w:t>coded with different shades of green and line</w:t>
      </w:r>
      <w:r w:rsidR="000A68FF">
        <w:t xml:space="preserve"> </w:t>
      </w:r>
      <w:r w:rsidR="008520FE">
        <w:t>types</w:t>
      </w:r>
      <w:r w:rsidR="000A68FF">
        <w:t>.</w:t>
      </w:r>
      <w:r w:rsidR="009E782F">
        <w:t xml:space="preserve"> The horizontal lines indicate a power level of 0.8, 0.9 and 0.95 respectively.</w:t>
      </w:r>
    </w:p>
    <w:p w14:paraId="0C44B93C" w14:textId="65EA5D05" w:rsidR="00454213" w:rsidRDefault="009A7B94" w:rsidP="00ED4FE7">
      <w:r>
        <w:t xml:space="preserve">We </w:t>
      </w:r>
      <w:r w:rsidR="00712B64">
        <w:t>also</w:t>
      </w:r>
      <w:r>
        <w:t xml:space="preserve"> used our power analys</w:t>
      </w:r>
      <w:r w:rsidR="00214BFF">
        <w:t>e</w:t>
      </w:r>
      <w:r>
        <w:t>s to determine that all of our statistical analyses led to a</w:t>
      </w:r>
      <w:r w:rsidR="009375B0">
        <w:t>n expected</w:t>
      </w:r>
      <w:r>
        <w:t xml:space="preserve"> false positive rate of 0.05 in absence of a</w:t>
      </w:r>
      <w:r w:rsidR="009375B0">
        <w:t xml:space="preserve"> true</w:t>
      </w:r>
      <w:r>
        <w:t xml:space="preserve"> effect.</w:t>
      </w:r>
    </w:p>
    <w:p w14:paraId="5B018562" w14:textId="1FEEECC4" w:rsidR="00FE0A7E" w:rsidRDefault="00FE0A7E" w:rsidP="00FE0A7E">
      <w:pPr>
        <w:pStyle w:val="Heading1"/>
      </w:pPr>
      <w:r>
        <w:t>Acknowledgements</w:t>
      </w:r>
    </w:p>
    <w:p w14:paraId="2BFDE3E3" w14:textId="6EE35653" w:rsidR="00FE0A7E" w:rsidRDefault="00FE0A7E" w:rsidP="00FE0A7E">
      <w:r>
        <w:t>BJ and LRH are supported by the Canadian Space Agency (CSA) (CSA: 15ILSRA1-York). LRH is supported by a Discovery Grant from the Natural Sciences and Engineering Research Council (NSERC) of Canada (NSERC: RGPIN-2020-06093). The funders did not play any role in the study design, data collection and analysis, decision to publish, or preparation of the manuscript.</w:t>
      </w:r>
    </w:p>
    <w:p w14:paraId="22739B40" w14:textId="4817ABB5" w:rsidR="0019449D" w:rsidRDefault="0019449D" w:rsidP="00FE0A7E"/>
    <w:p w14:paraId="4A953705" w14:textId="2BA37933"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C041AB">
        <w:rPr>
          <w:lang w:val="de-DE"/>
        </w:rPr>
        <w:instrText xml:space="preserve">ADDIN Mendeley Bibliography CSL_BIBLIOGRAPHY </w:instrText>
      </w:r>
      <w:r>
        <w:fldChar w:fldCharType="separate"/>
      </w:r>
      <w:r w:rsidRPr="00C041AB">
        <w:rPr>
          <w:rFonts w:ascii="Calibri" w:hAnsi="Calibri" w:cs="Calibri"/>
          <w:noProof/>
          <w:szCs w:val="24"/>
          <w:lang w:val="de-DE"/>
        </w:rPr>
        <w:t xml:space="preserve">Bates, D., Mächler, M., Bolker, B. M., &amp; Walker, S. C. (2015). </w:t>
      </w:r>
      <w:r w:rsidRPr="0019449D">
        <w:rPr>
          <w:rFonts w:ascii="Calibri" w:hAnsi="Calibri" w:cs="Calibri"/>
          <w:noProof/>
          <w:szCs w:val="24"/>
        </w:rPr>
        <w:t xml:space="preserve">Fitting linear mixed-effects models using lme4. </w:t>
      </w:r>
      <w:r w:rsidRPr="0019449D">
        <w:rPr>
          <w:rFonts w:ascii="Calibri" w:hAnsi="Calibri" w:cs="Calibri"/>
          <w:i/>
          <w:iCs/>
          <w:noProof/>
          <w:szCs w:val="24"/>
        </w:rPr>
        <w:t>Journal of Statistical Software</w:t>
      </w:r>
      <w:r w:rsidRPr="0019449D">
        <w:rPr>
          <w:rFonts w:ascii="Calibri" w:hAnsi="Calibri" w:cs="Calibri"/>
          <w:noProof/>
          <w:szCs w:val="24"/>
        </w:rPr>
        <w:t xml:space="preserve">, </w:t>
      </w:r>
      <w:r w:rsidRPr="0019449D">
        <w:rPr>
          <w:rFonts w:ascii="Calibri" w:hAnsi="Calibri" w:cs="Calibri"/>
          <w:i/>
          <w:iCs/>
          <w:noProof/>
          <w:szCs w:val="24"/>
        </w:rPr>
        <w:t>67</w:t>
      </w:r>
      <w:r w:rsidRPr="0019449D">
        <w:rPr>
          <w:rFonts w:ascii="Calibri" w:hAnsi="Calibri" w:cs="Calibri"/>
          <w:noProof/>
          <w:szCs w:val="24"/>
        </w:rPr>
        <w:t>(1). https://doi.org/10.18637/jss.v067.i01</w:t>
      </w:r>
    </w:p>
    <w:p w14:paraId="596CA5BD"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Butler, J. S., Campos, J. L., &amp; Bülthoff, H. H. (2014). Optimal visual–vestibular integration under conditions of conflicting intersensory motion profiles. </w:t>
      </w:r>
      <w:r w:rsidRPr="0019449D">
        <w:rPr>
          <w:rFonts w:ascii="Calibri" w:hAnsi="Calibri" w:cs="Calibri"/>
          <w:i/>
          <w:iCs/>
          <w:noProof/>
          <w:szCs w:val="24"/>
        </w:rPr>
        <w:t>Experimental Brain Research</w:t>
      </w:r>
      <w:r w:rsidRPr="0019449D">
        <w:rPr>
          <w:rFonts w:ascii="Calibri" w:hAnsi="Calibri" w:cs="Calibri"/>
          <w:noProof/>
          <w:szCs w:val="24"/>
        </w:rPr>
        <w:t xml:space="preserve">, </w:t>
      </w:r>
      <w:r w:rsidRPr="0019449D">
        <w:rPr>
          <w:rFonts w:ascii="Calibri" w:hAnsi="Calibri" w:cs="Calibri"/>
          <w:i/>
          <w:iCs/>
          <w:noProof/>
          <w:szCs w:val="24"/>
        </w:rPr>
        <w:t>233</w:t>
      </w:r>
      <w:r w:rsidRPr="0019449D">
        <w:rPr>
          <w:rFonts w:ascii="Calibri" w:hAnsi="Calibri" w:cs="Calibri"/>
          <w:noProof/>
          <w:szCs w:val="24"/>
        </w:rPr>
        <w:t>(2), 587–597. https://doi.org/10.1007/s00221-014-4136-1</w:t>
      </w:r>
    </w:p>
    <w:p w14:paraId="381F2538"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Campos, J. L., Butler, J. S., &amp; Bülthoff, H. H. (2012). Multisensory integration in the estimation of walked distances. </w:t>
      </w:r>
      <w:r w:rsidRPr="0019449D">
        <w:rPr>
          <w:rFonts w:ascii="Calibri" w:hAnsi="Calibri" w:cs="Calibri"/>
          <w:i/>
          <w:iCs/>
          <w:noProof/>
          <w:szCs w:val="24"/>
        </w:rPr>
        <w:t>Experimental Brain Research</w:t>
      </w:r>
      <w:r w:rsidRPr="0019449D">
        <w:rPr>
          <w:rFonts w:ascii="Calibri" w:hAnsi="Calibri" w:cs="Calibri"/>
          <w:noProof/>
          <w:szCs w:val="24"/>
        </w:rPr>
        <w:t xml:space="preserve">, </w:t>
      </w:r>
      <w:r w:rsidRPr="0019449D">
        <w:rPr>
          <w:rFonts w:ascii="Calibri" w:hAnsi="Calibri" w:cs="Calibri"/>
          <w:i/>
          <w:iCs/>
          <w:noProof/>
          <w:szCs w:val="24"/>
        </w:rPr>
        <w:t>218</w:t>
      </w:r>
      <w:r w:rsidRPr="0019449D">
        <w:rPr>
          <w:rFonts w:ascii="Calibri" w:hAnsi="Calibri" w:cs="Calibri"/>
          <w:noProof/>
          <w:szCs w:val="24"/>
        </w:rPr>
        <w:t>(4), 551–565. https://doi.org/10.1007/s00221-012-3048-1</w:t>
      </w:r>
    </w:p>
    <w:p w14:paraId="1DE39BD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e’Sperati, C., &amp; Thornton, I. M. (2019). Motion prediction at low contrast.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154</w:t>
      </w:r>
      <w:r w:rsidRPr="0019449D">
        <w:rPr>
          <w:rFonts w:ascii="Calibri" w:hAnsi="Calibri" w:cs="Calibri"/>
          <w:noProof/>
          <w:szCs w:val="24"/>
        </w:rPr>
        <w:t>(October 2018), 85–96. https://doi.org/10.1016/j.visres.2018.11.004</w:t>
      </w:r>
    </w:p>
    <w:p w14:paraId="3FDED11D"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e Rugy, A., Marinovic, W., &amp; Wallis, G. (2012). Neural prediction of complex accelerations for object interception.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107</w:t>
      </w:r>
      <w:r w:rsidRPr="0019449D">
        <w:rPr>
          <w:rFonts w:ascii="Calibri" w:hAnsi="Calibri" w:cs="Calibri"/>
          <w:noProof/>
          <w:szCs w:val="24"/>
        </w:rPr>
        <w:t>(3), 766–771. https://doi.org/10.1152/jn.00854.2011</w:t>
      </w:r>
    </w:p>
    <w:p w14:paraId="620913FC"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iCarlo, J. J., &amp; Maunsell, J. H. R. (2005). Using neuronal latency to determine sensory-motor processing pathways in reaction time tasks.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93</w:t>
      </w:r>
      <w:r w:rsidRPr="0019449D">
        <w:rPr>
          <w:rFonts w:ascii="Calibri" w:hAnsi="Calibri" w:cs="Calibri"/>
          <w:noProof/>
          <w:szCs w:val="24"/>
        </w:rPr>
        <w:t>(5), 2974–2986. https://doi.org/10.1152/jn.00508.2004</w:t>
      </w:r>
    </w:p>
    <w:p w14:paraId="11508B35"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okka, K., MacNeilage, P. R., DeAngelis, G. C., &amp; Angelaki, D. E. (2015). Multisensory self-motion compensation during object trajectory judgments. </w:t>
      </w:r>
      <w:r w:rsidRPr="0019449D">
        <w:rPr>
          <w:rFonts w:ascii="Calibri" w:hAnsi="Calibri" w:cs="Calibri"/>
          <w:i/>
          <w:iCs/>
          <w:noProof/>
          <w:szCs w:val="24"/>
        </w:rPr>
        <w:t>Cerebral Cortex</w:t>
      </w:r>
      <w:r w:rsidRPr="0019449D">
        <w:rPr>
          <w:rFonts w:ascii="Calibri" w:hAnsi="Calibri" w:cs="Calibri"/>
          <w:noProof/>
          <w:szCs w:val="24"/>
        </w:rPr>
        <w:t xml:space="preserve">, </w:t>
      </w:r>
      <w:r w:rsidRPr="0019449D">
        <w:rPr>
          <w:rFonts w:ascii="Calibri" w:hAnsi="Calibri" w:cs="Calibri"/>
          <w:i/>
          <w:iCs/>
          <w:noProof/>
          <w:szCs w:val="24"/>
        </w:rPr>
        <w:t>25</w:t>
      </w:r>
      <w:r w:rsidRPr="0019449D">
        <w:rPr>
          <w:rFonts w:ascii="Calibri" w:hAnsi="Calibri" w:cs="Calibri"/>
          <w:noProof/>
          <w:szCs w:val="24"/>
        </w:rPr>
        <w:t xml:space="preserve">(3), 619–630. </w:t>
      </w:r>
      <w:r w:rsidRPr="0019449D">
        <w:rPr>
          <w:rFonts w:ascii="Calibri" w:hAnsi="Calibri" w:cs="Calibri"/>
          <w:noProof/>
          <w:szCs w:val="24"/>
        </w:rPr>
        <w:lastRenderedPageBreak/>
        <w:t>https://doi.org/10.1093/cercor/bht247</w:t>
      </w:r>
    </w:p>
    <w:p w14:paraId="59F92FDE"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upin, L., &amp; Wexler, M. (2013). Motion perception by a moving observer in a threedimensional environment.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13</w:t>
      </w:r>
      <w:r w:rsidRPr="0019449D">
        <w:rPr>
          <w:rFonts w:ascii="Calibri" w:hAnsi="Calibri" w:cs="Calibri"/>
          <w:noProof/>
          <w:szCs w:val="24"/>
        </w:rPr>
        <w:t>(2), 1–14. https://doi.org/10.1167/13.2.15</w:t>
      </w:r>
    </w:p>
    <w:p w14:paraId="47AE39A8"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urgin, F. H., Gigone, K., &amp; Scott, R. (2005). Perception of visual speed while moving. </w:t>
      </w:r>
      <w:r w:rsidRPr="0019449D">
        <w:rPr>
          <w:rFonts w:ascii="Calibri" w:hAnsi="Calibri" w:cs="Calibri"/>
          <w:i/>
          <w:iCs/>
          <w:noProof/>
          <w:szCs w:val="24"/>
        </w:rPr>
        <w:t>Journal of Experimental Psychology: Human Perception and Performance</w:t>
      </w:r>
      <w:r w:rsidRPr="0019449D">
        <w:rPr>
          <w:rFonts w:ascii="Calibri" w:hAnsi="Calibri" w:cs="Calibri"/>
          <w:noProof/>
          <w:szCs w:val="24"/>
        </w:rPr>
        <w:t xml:space="preserve">, </w:t>
      </w:r>
      <w:r w:rsidRPr="0019449D">
        <w:rPr>
          <w:rFonts w:ascii="Calibri" w:hAnsi="Calibri" w:cs="Calibri"/>
          <w:i/>
          <w:iCs/>
          <w:noProof/>
          <w:szCs w:val="24"/>
        </w:rPr>
        <w:t>31</w:t>
      </w:r>
      <w:r w:rsidRPr="0019449D">
        <w:rPr>
          <w:rFonts w:ascii="Calibri" w:hAnsi="Calibri" w:cs="Calibri"/>
          <w:noProof/>
          <w:szCs w:val="24"/>
        </w:rPr>
        <w:t>(2), 339–353. https://doi.org/10.1037/0096-1523.31.2.339</w:t>
      </w:r>
    </w:p>
    <w:p w14:paraId="01E6ABFD"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Dyde, R. T., &amp; Harris, L. R. (2008). The influence of retinal and extra-retinal motion cues on perceived object motion during self-motion.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8</w:t>
      </w:r>
      <w:r w:rsidRPr="0019449D">
        <w:rPr>
          <w:rFonts w:ascii="Calibri" w:hAnsi="Calibri" w:cs="Calibri"/>
          <w:noProof/>
          <w:szCs w:val="24"/>
        </w:rPr>
        <w:t>(14), 1–10. https://doi.org/10.1167/8.14.5</w:t>
      </w:r>
    </w:p>
    <w:p w14:paraId="0960C71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Fetsch, C. R., Deangelis, G. C., &amp; Angelaki, D. E. (2010). Visual-vestibular cue integration for heading perception: Applications of optimal cue integration theory. </w:t>
      </w:r>
      <w:r w:rsidRPr="0019449D">
        <w:rPr>
          <w:rFonts w:ascii="Calibri" w:hAnsi="Calibri" w:cs="Calibri"/>
          <w:i/>
          <w:iCs/>
          <w:noProof/>
          <w:szCs w:val="24"/>
        </w:rPr>
        <w:t>European Journal of Neuroscience</w:t>
      </w:r>
      <w:r w:rsidRPr="0019449D">
        <w:rPr>
          <w:rFonts w:ascii="Calibri" w:hAnsi="Calibri" w:cs="Calibri"/>
          <w:noProof/>
          <w:szCs w:val="24"/>
        </w:rPr>
        <w:t xml:space="preserve">, </w:t>
      </w:r>
      <w:r w:rsidRPr="0019449D">
        <w:rPr>
          <w:rFonts w:ascii="Calibri" w:hAnsi="Calibri" w:cs="Calibri"/>
          <w:i/>
          <w:iCs/>
          <w:noProof/>
          <w:szCs w:val="24"/>
        </w:rPr>
        <w:t>31</w:t>
      </w:r>
      <w:r w:rsidRPr="0019449D">
        <w:rPr>
          <w:rFonts w:ascii="Calibri" w:hAnsi="Calibri" w:cs="Calibri"/>
          <w:noProof/>
          <w:szCs w:val="24"/>
        </w:rPr>
        <w:t>(10), 1721–1729. https://doi.org/10.1111/j.1460-9568.2010.07207.x</w:t>
      </w:r>
    </w:p>
    <w:p w14:paraId="60C30125"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Foxe, J. J., &amp; Simpson, G. V. (2002). Flow of activation from V1 to frontal cortex in humans: A framework for defining “early” visual processing. </w:t>
      </w:r>
      <w:r w:rsidRPr="0019449D">
        <w:rPr>
          <w:rFonts w:ascii="Calibri" w:hAnsi="Calibri" w:cs="Calibri"/>
          <w:i/>
          <w:iCs/>
          <w:noProof/>
          <w:szCs w:val="24"/>
        </w:rPr>
        <w:t>Experimental Brain Research</w:t>
      </w:r>
      <w:r w:rsidRPr="0019449D">
        <w:rPr>
          <w:rFonts w:ascii="Calibri" w:hAnsi="Calibri" w:cs="Calibri"/>
          <w:noProof/>
          <w:szCs w:val="24"/>
        </w:rPr>
        <w:t xml:space="preserve">, </w:t>
      </w:r>
      <w:r w:rsidRPr="0019449D">
        <w:rPr>
          <w:rFonts w:ascii="Calibri" w:hAnsi="Calibri" w:cs="Calibri"/>
          <w:i/>
          <w:iCs/>
          <w:noProof/>
          <w:szCs w:val="24"/>
        </w:rPr>
        <w:t>142</w:t>
      </w:r>
      <w:r w:rsidRPr="0019449D">
        <w:rPr>
          <w:rFonts w:ascii="Calibri" w:hAnsi="Calibri" w:cs="Calibri"/>
          <w:noProof/>
          <w:szCs w:val="24"/>
        </w:rPr>
        <w:t>(1), 139–150. https://doi.org/10.1007/s00221-001-0906-7</w:t>
      </w:r>
    </w:p>
    <w:p w14:paraId="340FCAF7"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Garzorz, I. T., Freeman, T. C. A., Ernst, M. O., &amp; MacNeilage, P. R. (2018). Insufficient compensation for self-motion during perception of object speed: The vestibular Aubert-Fleischl phenomenon.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18</w:t>
      </w:r>
      <w:r w:rsidRPr="0019449D">
        <w:rPr>
          <w:rFonts w:ascii="Calibri" w:hAnsi="Calibri" w:cs="Calibri"/>
          <w:noProof/>
          <w:szCs w:val="24"/>
        </w:rPr>
        <w:t>(13), 1–9. https://doi.org/10.1167/18.13.9</w:t>
      </w:r>
    </w:p>
    <w:p w14:paraId="5CEA2AD0"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Gray, R., MacUga, K., &amp; Regan, D. (2004). Long range interactions between object-motion and self-motion in the perception of movement in depth.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4</w:t>
      </w:r>
      <w:r w:rsidRPr="0019449D">
        <w:rPr>
          <w:rFonts w:ascii="Calibri" w:hAnsi="Calibri" w:cs="Calibri"/>
          <w:noProof/>
          <w:szCs w:val="24"/>
        </w:rPr>
        <w:t>(2), 179–195. https://doi.org/10.1016/j.visres.2003.09.001</w:t>
      </w:r>
    </w:p>
    <w:p w14:paraId="1E795989"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Hogendoorn, H., Alais, D., MacDougall, H., &amp; Verstraten, F. A. J. (2017). Velocity perception in a moving observer.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138</w:t>
      </w:r>
      <w:r w:rsidRPr="0019449D">
        <w:rPr>
          <w:rFonts w:ascii="Calibri" w:hAnsi="Calibri" w:cs="Calibri"/>
          <w:noProof/>
          <w:szCs w:val="24"/>
        </w:rPr>
        <w:t>, 12–17. https://doi.org/10.1016/j.visres.2017.06.001</w:t>
      </w:r>
    </w:p>
    <w:p w14:paraId="306CACC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Jörges, B., &amp; López-Moliner, J. (2019). Earth-Gravity Congruent Motion Facilitates Ocular Control for Pursuit of Parabolic Trajectories. </w:t>
      </w:r>
      <w:r w:rsidRPr="0019449D">
        <w:rPr>
          <w:rFonts w:ascii="Calibri" w:hAnsi="Calibri" w:cs="Calibri"/>
          <w:i/>
          <w:iCs/>
          <w:noProof/>
          <w:szCs w:val="24"/>
        </w:rPr>
        <w:t>Scientific Reports</w:t>
      </w:r>
      <w:r w:rsidRPr="0019449D">
        <w:rPr>
          <w:rFonts w:ascii="Calibri" w:hAnsi="Calibri" w:cs="Calibri"/>
          <w:noProof/>
          <w:szCs w:val="24"/>
        </w:rPr>
        <w:t xml:space="preserve">, </w:t>
      </w:r>
      <w:r w:rsidRPr="0019449D">
        <w:rPr>
          <w:rFonts w:ascii="Calibri" w:hAnsi="Calibri" w:cs="Calibri"/>
          <w:i/>
          <w:iCs/>
          <w:noProof/>
          <w:szCs w:val="24"/>
        </w:rPr>
        <w:t>9</w:t>
      </w:r>
      <w:r w:rsidRPr="0019449D">
        <w:rPr>
          <w:rFonts w:ascii="Calibri" w:hAnsi="Calibri" w:cs="Calibri"/>
          <w:noProof/>
          <w:szCs w:val="24"/>
        </w:rPr>
        <w:t>(1), 1–13. https://doi.org/10.1038/s41598-019-50512-6</w:t>
      </w:r>
    </w:p>
    <w:p w14:paraId="542DC149"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Jörges, B., &amp; López-Moliner, J. (2020). </w:t>
      </w:r>
      <w:r w:rsidRPr="0019449D">
        <w:rPr>
          <w:rFonts w:ascii="Calibri" w:hAnsi="Calibri" w:cs="Calibri"/>
          <w:i/>
          <w:iCs/>
          <w:noProof/>
          <w:szCs w:val="24"/>
        </w:rPr>
        <w:t>Determining Mean and Standard Deviation of the Strong Gravity Prior through Simulations</w:t>
      </w:r>
      <w:r w:rsidRPr="0019449D">
        <w:rPr>
          <w:rFonts w:ascii="Calibri" w:hAnsi="Calibri" w:cs="Calibri"/>
          <w:noProof/>
          <w:szCs w:val="24"/>
        </w:rPr>
        <w:t>. 1–19. https://doi.org/10.31234/osf.io/exp93</w:t>
      </w:r>
    </w:p>
    <w:p w14:paraId="7A5CE9AE"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Kapralos, B., Zikovitz, D., Jenkin, M. R., &amp; Harris, L. R. (2004, May 1). </w:t>
      </w:r>
      <w:r w:rsidRPr="0019449D">
        <w:rPr>
          <w:rFonts w:ascii="Calibri" w:hAnsi="Calibri" w:cs="Calibri"/>
          <w:i/>
          <w:iCs/>
          <w:noProof/>
          <w:szCs w:val="24"/>
        </w:rPr>
        <w:t>Auditory Cues in the Perception of Self Motion</w:t>
      </w:r>
      <w:r w:rsidRPr="0019449D">
        <w:rPr>
          <w:rFonts w:ascii="Calibri" w:hAnsi="Calibri" w:cs="Calibri"/>
          <w:noProof/>
          <w:szCs w:val="24"/>
        </w:rPr>
        <w:t>. Audio Engineering Society.</w:t>
      </w:r>
    </w:p>
    <w:p w14:paraId="597DA215"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Kreyenmeier, P., Fooken, J., &amp; Spering, M. (2017). Context effects on smooth pursuit and manual interception of a disappearing target.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118</w:t>
      </w:r>
      <w:r w:rsidRPr="0019449D">
        <w:rPr>
          <w:rFonts w:ascii="Calibri" w:hAnsi="Calibri" w:cs="Calibri"/>
          <w:noProof/>
          <w:szCs w:val="24"/>
        </w:rPr>
        <w:t>(1), 404–415. https://doi.org/10.1152/jn.00217.2017</w:t>
      </w:r>
    </w:p>
    <w:p w14:paraId="43BFF2C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Kuznetsova, A., Brockhoff, P. B., &amp; Christensen, R. H. B. (2017). lmerTest Package: Tests in Linear Mixed Effects Models . </w:t>
      </w:r>
      <w:r w:rsidRPr="0019449D">
        <w:rPr>
          <w:rFonts w:ascii="Calibri" w:hAnsi="Calibri" w:cs="Calibri"/>
          <w:i/>
          <w:iCs/>
          <w:noProof/>
          <w:szCs w:val="24"/>
        </w:rPr>
        <w:t>Journal of Statistical Software</w:t>
      </w:r>
      <w:r w:rsidRPr="0019449D">
        <w:rPr>
          <w:rFonts w:ascii="Calibri" w:hAnsi="Calibri" w:cs="Calibri"/>
          <w:noProof/>
          <w:szCs w:val="24"/>
        </w:rPr>
        <w:t xml:space="preserve">, </w:t>
      </w:r>
      <w:r w:rsidRPr="0019449D">
        <w:rPr>
          <w:rFonts w:ascii="Calibri" w:hAnsi="Calibri" w:cs="Calibri"/>
          <w:i/>
          <w:iCs/>
          <w:noProof/>
          <w:szCs w:val="24"/>
        </w:rPr>
        <w:t>82</w:t>
      </w:r>
      <w:r w:rsidRPr="0019449D">
        <w:rPr>
          <w:rFonts w:ascii="Calibri" w:hAnsi="Calibri" w:cs="Calibri"/>
          <w:noProof/>
          <w:szCs w:val="24"/>
        </w:rPr>
        <w:t>(13). https://doi.org/10.18637/jss.v082.i13</w:t>
      </w:r>
    </w:p>
    <w:p w14:paraId="35D2368E"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Linares, D., &amp; López-Moliner, J. (2016). quickpsy: An R Package to Fit Psychometric Functions for Multiple Groups. </w:t>
      </w:r>
      <w:r w:rsidRPr="0019449D">
        <w:rPr>
          <w:rFonts w:ascii="Calibri" w:hAnsi="Calibri" w:cs="Calibri"/>
          <w:i/>
          <w:iCs/>
          <w:noProof/>
          <w:szCs w:val="24"/>
        </w:rPr>
        <w:t>The R Journal</w:t>
      </w:r>
      <w:r w:rsidRPr="0019449D">
        <w:rPr>
          <w:rFonts w:ascii="Calibri" w:hAnsi="Calibri" w:cs="Calibri"/>
          <w:noProof/>
          <w:szCs w:val="24"/>
        </w:rPr>
        <w:t xml:space="preserve">, </w:t>
      </w:r>
      <w:r w:rsidRPr="0019449D">
        <w:rPr>
          <w:rFonts w:ascii="Calibri" w:hAnsi="Calibri" w:cs="Calibri"/>
          <w:i/>
          <w:iCs/>
          <w:noProof/>
          <w:szCs w:val="24"/>
        </w:rPr>
        <w:t>8</w:t>
      </w:r>
      <w:r w:rsidRPr="0019449D">
        <w:rPr>
          <w:rFonts w:ascii="Calibri" w:hAnsi="Calibri" w:cs="Calibri"/>
          <w:noProof/>
          <w:szCs w:val="24"/>
        </w:rPr>
        <w:t>(1), 122–131. Retrieved from https://journal.r-project.org/archive/2016-1/linares-na.pdf</w:t>
      </w:r>
    </w:p>
    <w:p w14:paraId="5C83B323"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MacNeilage, P. R., Zhang, Z., DeAngelis, G. C., &amp; Angelaki, D. E. (2012). </w:t>
      </w:r>
      <w:r w:rsidRPr="0019449D">
        <w:rPr>
          <w:rFonts w:ascii="Calibri" w:hAnsi="Calibri" w:cs="Calibri"/>
          <w:noProof/>
          <w:szCs w:val="24"/>
        </w:rPr>
        <w:t xml:space="preserve">Vestibular facilitation of optic flow parsing. </w:t>
      </w:r>
      <w:r w:rsidRPr="0019449D">
        <w:rPr>
          <w:rFonts w:ascii="Calibri" w:hAnsi="Calibri" w:cs="Calibri"/>
          <w:i/>
          <w:iCs/>
          <w:noProof/>
          <w:szCs w:val="24"/>
        </w:rPr>
        <w:t>PLoS ONE</w:t>
      </w:r>
      <w:r w:rsidRPr="0019449D">
        <w:rPr>
          <w:rFonts w:ascii="Calibri" w:hAnsi="Calibri" w:cs="Calibri"/>
          <w:noProof/>
          <w:szCs w:val="24"/>
        </w:rPr>
        <w:t xml:space="preserve">, </w:t>
      </w:r>
      <w:r w:rsidRPr="0019449D">
        <w:rPr>
          <w:rFonts w:ascii="Calibri" w:hAnsi="Calibri" w:cs="Calibri"/>
          <w:i/>
          <w:iCs/>
          <w:noProof/>
          <w:szCs w:val="24"/>
        </w:rPr>
        <w:t>7</w:t>
      </w:r>
      <w:r w:rsidRPr="0019449D">
        <w:rPr>
          <w:rFonts w:ascii="Calibri" w:hAnsi="Calibri" w:cs="Calibri"/>
          <w:noProof/>
          <w:szCs w:val="24"/>
        </w:rPr>
        <w:t>(7). https://doi.org/10.1371/journal.pone.0040264</w:t>
      </w:r>
    </w:p>
    <w:p w14:paraId="437C1F7B"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lastRenderedPageBreak/>
        <w:t xml:space="preserve">Maunsell, J. H. R., &amp; Gibson, J. R. (1992). </w:t>
      </w:r>
      <w:r w:rsidRPr="0019449D">
        <w:rPr>
          <w:rFonts w:ascii="Calibri" w:hAnsi="Calibri" w:cs="Calibri"/>
          <w:noProof/>
          <w:szCs w:val="24"/>
        </w:rPr>
        <w:t xml:space="preserve">Visual response latencies in striate cortex of the macaque monkey.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68</w:t>
      </w:r>
      <w:r w:rsidRPr="0019449D">
        <w:rPr>
          <w:rFonts w:ascii="Calibri" w:hAnsi="Calibri" w:cs="Calibri"/>
          <w:noProof/>
          <w:szCs w:val="24"/>
        </w:rPr>
        <w:t>(4), 1332–1344. https://doi.org/10.1152/jn.1992.68.4.1332</w:t>
      </w:r>
    </w:p>
    <w:p w14:paraId="0BD07C64"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Probst, T., Loose, R., Niedeggen, M., &amp; Wist, E. R. (1995). Processing of visual motion direction in the fronto-parallel plane in the stationary or moving observer. </w:t>
      </w:r>
      <w:r w:rsidRPr="0019449D">
        <w:rPr>
          <w:rFonts w:ascii="Calibri" w:hAnsi="Calibri" w:cs="Calibri"/>
          <w:i/>
          <w:iCs/>
          <w:noProof/>
          <w:szCs w:val="24"/>
        </w:rPr>
        <w:t>Behavioural Brain Research</w:t>
      </w:r>
      <w:r w:rsidRPr="0019449D">
        <w:rPr>
          <w:rFonts w:ascii="Calibri" w:hAnsi="Calibri" w:cs="Calibri"/>
          <w:noProof/>
          <w:szCs w:val="24"/>
        </w:rPr>
        <w:t xml:space="preserve">, </w:t>
      </w:r>
      <w:r w:rsidRPr="0019449D">
        <w:rPr>
          <w:rFonts w:ascii="Calibri" w:hAnsi="Calibri" w:cs="Calibri"/>
          <w:i/>
          <w:iCs/>
          <w:noProof/>
          <w:szCs w:val="24"/>
        </w:rPr>
        <w:t>70</w:t>
      </w:r>
      <w:r w:rsidRPr="0019449D">
        <w:rPr>
          <w:rFonts w:ascii="Calibri" w:hAnsi="Calibri" w:cs="Calibri"/>
          <w:noProof/>
          <w:szCs w:val="24"/>
        </w:rPr>
        <w:t>(2), 133–144. https://doi.org/10.1016/0166-4328(95)80003-4</w:t>
      </w:r>
    </w:p>
    <w:p w14:paraId="5840BF79"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R Core Team. (2017). </w:t>
      </w:r>
      <w:r w:rsidRPr="0019449D">
        <w:rPr>
          <w:rFonts w:ascii="Calibri" w:hAnsi="Calibri" w:cs="Calibri"/>
          <w:i/>
          <w:iCs/>
          <w:noProof/>
          <w:szCs w:val="24"/>
        </w:rPr>
        <w:t>A Language and Environment for Statistical Computing. R Foundation for Statistical Computing,</w:t>
      </w:r>
      <w:r w:rsidRPr="0019449D">
        <w:rPr>
          <w:rFonts w:ascii="Calibri" w:hAnsi="Calibri" w:cs="Calibri"/>
          <w:noProof/>
          <w:szCs w:val="24"/>
        </w:rPr>
        <w:t>. Retrieved from http://www.r-project.org/.</w:t>
      </w:r>
    </w:p>
    <w:p w14:paraId="46FE792C"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Redlick, F. P., Jenkin, M., &amp; Harris, L. R. (2001). </w:t>
      </w:r>
      <w:r w:rsidRPr="0019449D">
        <w:rPr>
          <w:rFonts w:ascii="Calibri" w:hAnsi="Calibri" w:cs="Calibri"/>
          <w:noProof/>
          <w:szCs w:val="24"/>
        </w:rPr>
        <w:t xml:space="preserve">Humans can use optic flow to estimate distance of travel.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1</w:t>
      </w:r>
      <w:r w:rsidRPr="0019449D">
        <w:rPr>
          <w:rFonts w:ascii="Calibri" w:hAnsi="Calibri" w:cs="Calibri"/>
          <w:noProof/>
          <w:szCs w:val="24"/>
        </w:rPr>
        <w:t>(2), 213–219. https://doi.org/10.1016/S0042-6989(00)00243-1</w:t>
      </w:r>
    </w:p>
    <w:p w14:paraId="2B7B5C43"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Rushton, S. K., &amp; Warren, P. A. (2005). Moving observers, relative retinal motion and the detection of object movement [2]. </w:t>
      </w:r>
      <w:r w:rsidRPr="0019449D">
        <w:rPr>
          <w:rFonts w:ascii="Calibri" w:hAnsi="Calibri" w:cs="Calibri"/>
          <w:i/>
          <w:iCs/>
          <w:noProof/>
          <w:szCs w:val="24"/>
        </w:rPr>
        <w:t>Current Biology</w:t>
      </w:r>
      <w:r w:rsidRPr="0019449D">
        <w:rPr>
          <w:rFonts w:ascii="Calibri" w:hAnsi="Calibri" w:cs="Calibri"/>
          <w:noProof/>
          <w:szCs w:val="24"/>
        </w:rPr>
        <w:t>, Vol. 15, pp. 542–543. https://doi.org/10.1016/j.cub.2005.07.020</w:t>
      </w:r>
    </w:p>
    <w:p w14:paraId="368F308F"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Schmolesky, M. T., Wang, Y., Hanes, D. P., Thompson, K. G., Leutgeb, S., Schall, J. D., &amp; Leventhal, A. G. (1998). Signal timing access the macaque visual system.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79</w:t>
      </w:r>
      <w:r w:rsidRPr="0019449D">
        <w:rPr>
          <w:rFonts w:ascii="Calibri" w:hAnsi="Calibri" w:cs="Calibri"/>
          <w:noProof/>
          <w:szCs w:val="24"/>
        </w:rPr>
        <w:t>(6), 3272–3278. https://doi.org/10.1152/jn.1998.79.6.3272</w:t>
      </w:r>
    </w:p>
    <w:p w14:paraId="2E46BCF6"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Spering, M., Schutz, A. C., Braun, D. I., &amp; Gegenfurtner, K. R. (2011). </w:t>
      </w:r>
      <w:r w:rsidRPr="0019449D">
        <w:rPr>
          <w:rFonts w:ascii="Calibri" w:hAnsi="Calibri" w:cs="Calibri"/>
          <w:noProof/>
          <w:szCs w:val="24"/>
        </w:rPr>
        <w:t xml:space="preserve">Keep your eyes on the ball: smooth pursuit eye movements enhance prediction of visual motion. </w:t>
      </w:r>
      <w:r w:rsidRPr="0019449D">
        <w:rPr>
          <w:rFonts w:ascii="Calibri" w:hAnsi="Calibri" w:cs="Calibri"/>
          <w:i/>
          <w:iCs/>
          <w:noProof/>
          <w:szCs w:val="24"/>
        </w:rPr>
        <w:t>Journal of Neurophysiology</w:t>
      </w:r>
      <w:r w:rsidRPr="0019449D">
        <w:rPr>
          <w:rFonts w:ascii="Calibri" w:hAnsi="Calibri" w:cs="Calibri"/>
          <w:noProof/>
          <w:szCs w:val="24"/>
        </w:rPr>
        <w:t xml:space="preserve">, </w:t>
      </w:r>
      <w:r w:rsidRPr="0019449D">
        <w:rPr>
          <w:rFonts w:ascii="Calibri" w:hAnsi="Calibri" w:cs="Calibri"/>
          <w:i/>
          <w:iCs/>
          <w:noProof/>
          <w:szCs w:val="24"/>
        </w:rPr>
        <w:t>105</w:t>
      </w:r>
      <w:r w:rsidRPr="0019449D">
        <w:rPr>
          <w:rFonts w:ascii="Calibri" w:hAnsi="Calibri" w:cs="Calibri"/>
          <w:noProof/>
          <w:szCs w:val="24"/>
        </w:rPr>
        <w:t>(4), 1756–1767. https://doi.org/10.1152/jn.00344.2010</w:t>
      </w:r>
    </w:p>
    <w:p w14:paraId="6ACBE921"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Taylor, M. M., &amp; Creelman, C. D. (1967). PEST: Efficient Estimates on Probability Functions. </w:t>
      </w:r>
      <w:r w:rsidRPr="0019449D">
        <w:rPr>
          <w:rFonts w:ascii="Calibri" w:hAnsi="Calibri" w:cs="Calibri"/>
          <w:i/>
          <w:iCs/>
          <w:noProof/>
          <w:szCs w:val="24"/>
        </w:rPr>
        <w:t>The Journal of the Acoustical Society of America</w:t>
      </w:r>
      <w:r w:rsidRPr="0019449D">
        <w:rPr>
          <w:rFonts w:ascii="Calibri" w:hAnsi="Calibri" w:cs="Calibri"/>
          <w:noProof/>
          <w:szCs w:val="24"/>
        </w:rPr>
        <w:t xml:space="preserve">, </w:t>
      </w:r>
      <w:r w:rsidRPr="0019449D">
        <w:rPr>
          <w:rFonts w:ascii="Calibri" w:hAnsi="Calibri" w:cs="Calibri"/>
          <w:i/>
          <w:iCs/>
          <w:noProof/>
          <w:szCs w:val="24"/>
        </w:rPr>
        <w:t>41</w:t>
      </w:r>
      <w:r w:rsidRPr="0019449D">
        <w:rPr>
          <w:rFonts w:ascii="Calibri" w:hAnsi="Calibri" w:cs="Calibri"/>
          <w:noProof/>
          <w:szCs w:val="24"/>
        </w:rPr>
        <w:t>(4A), 782–787. https://doi.org/10.1121/1.1910407</w:t>
      </w:r>
    </w:p>
    <w:p w14:paraId="2BBB86EF"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C041AB">
        <w:rPr>
          <w:rFonts w:ascii="Calibri" w:hAnsi="Calibri" w:cs="Calibri"/>
          <w:noProof/>
          <w:szCs w:val="24"/>
          <w:lang w:val="de-DE"/>
        </w:rPr>
        <w:t xml:space="preserve">Warren, P. A., &amp; Rushton, S. K. (2007). </w:t>
      </w:r>
      <w:r w:rsidRPr="0019449D">
        <w:rPr>
          <w:rFonts w:ascii="Calibri" w:hAnsi="Calibri" w:cs="Calibri"/>
          <w:noProof/>
          <w:szCs w:val="24"/>
        </w:rPr>
        <w:t xml:space="preserve">Perception of object trajectory: Parsing retinal motion into self and object movement components. </w:t>
      </w:r>
      <w:r w:rsidRPr="0019449D">
        <w:rPr>
          <w:rFonts w:ascii="Calibri" w:hAnsi="Calibri" w:cs="Calibri"/>
          <w:i/>
          <w:iCs/>
          <w:noProof/>
          <w:szCs w:val="24"/>
        </w:rPr>
        <w:t>Journal of Vision</w:t>
      </w:r>
      <w:r w:rsidRPr="0019449D">
        <w:rPr>
          <w:rFonts w:ascii="Calibri" w:hAnsi="Calibri" w:cs="Calibri"/>
          <w:noProof/>
          <w:szCs w:val="24"/>
        </w:rPr>
        <w:t xml:space="preserve">, </w:t>
      </w:r>
      <w:r w:rsidRPr="0019449D">
        <w:rPr>
          <w:rFonts w:ascii="Calibri" w:hAnsi="Calibri" w:cs="Calibri"/>
          <w:i/>
          <w:iCs/>
          <w:noProof/>
          <w:szCs w:val="24"/>
        </w:rPr>
        <w:t>7</w:t>
      </w:r>
      <w:r w:rsidRPr="0019449D">
        <w:rPr>
          <w:rFonts w:ascii="Calibri" w:hAnsi="Calibri" w:cs="Calibri"/>
          <w:noProof/>
          <w:szCs w:val="24"/>
        </w:rPr>
        <w:t>(11), 1–11. https://doi.org/10.1167/7.11.2</w:t>
      </w:r>
    </w:p>
    <w:p w14:paraId="543440AF"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Warren, P. A., &amp; Rushton, S. K. (2008). Evidence for flow-parsing in radial flow displays.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8</w:t>
      </w:r>
      <w:r w:rsidRPr="0019449D">
        <w:rPr>
          <w:rFonts w:ascii="Calibri" w:hAnsi="Calibri" w:cs="Calibri"/>
          <w:noProof/>
          <w:szCs w:val="24"/>
        </w:rPr>
        <w:t>(5), 655–663. https://doi.org/10.1016/j.visres.2007.10.023</w:t>
      </w:r>
    </w:p>
    <w:p w14:paraId="73A26CD0"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Warren, P. A., &amp; Rushton, S. K. (2009). Perception of scene-relative object movement: Optic flow parsing and the contribution of monocular depth cues.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9</w:t>
      </w:r>
      <w:r w:rsidRPr="0019449D">
        <w:rPr>
          <w:rFonts w:ascii="Calibri" w:hAnsi="Calibri" w:cs="Calibri"/>
          <w:noProof/>
          <w:szCs w:val="24"/>
        </w:rPr>
        <w:t>(11), 1406–1419. https://doi.org/10.1016/j.visres.2009.01.016</w:t>
      </w:r>
    </w:p>
    <w:p w14:paraId="39354F57"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szCs w:val="24"/>
        </w:rPr>
      </w:pPr>
      <w:r w:rsidRPr="0019449D">
        <w:rPr>
          <w:rFonts w:ascii="Calibri" w:hAnsi="Calibri" w:cs="Calibri"/>
          <w:noProof/>
          <w:szCs w:val="24"/>
        </w:rPr>
        <w:t xml:space="preserve">Wilkinson, G. N., &amp; Rogers, C. E. (1973). Symbolic Description of Factorial Models for Analysis of Variance. </w:t>
      </w:r>
      <w:r w:rsidRPr="0019449D">
        <w:rPr>
          <w:rFonts w:ascii="Calibri" w:hAnsi="Calibri" w:cs="Calibri"/>
          <w:i/>
          <w:iCs/>
          <w:noProof/>
          <w:szCs w:val="24"/>
        </w:rPr>
        <w:t>Journal of the Royal Statistical Society</w:t>
      </w:r>
      <w:r w:rsidRPr="0019449D">
        <w:rPr>
          <w:rFonts w:ascii="Calibri" w:hAnsi="Calibri" w:cs="Calibri"/>
          <w:noProof/>
          <w:szCs w:val="24"/>
        </w:rPr>
        <w:t xml:space="preserve">, </w:t>
      </w:r>
      <w:r w:rsidRPr="0019449D">
        <w:rPr>
          <w:rFonts w:ascii="Calibri" w:hAnsi="Calibri" w:cs="Calibri"/>
          <w:i/>
          <w:iCs/>
          <w:noProof/>
          <w:szCs w:val="24"/>
        </w:rPr>
        <w:t>22</w:t>
      </w:r>
      <w:r w:rsidRPr="0019449D">
        <w:rPr>
          <w:rFonts w:ascii="Calibri" w:hAnsi="Calibri" w:cs="Calibri"/>
          <w:noProof/>
          <w:szCs w:val="24"/>
        </w:rPr>
        <w:t>(3), 392–399.</w:t>
      </w:r>
    </w:p>
    <w:p w14:paraId="4D31861C" w14:textId="77777777" w:rsidR="0019449D" w:rsidRPr="0019449D" w:rsidRDefault="0019449D" w:rsidP="0019449D">
      <w:pPr>
        <w:widowControl w:val="0"/>
        <w:autoSpaceDE w:val="0"/>
        <w:autoSpaceDN w:val="0"/>
        <w:adjustRightInd w:val="0"/>
        <w:spacing w:line="240" w:lineRule="auto"/>
        <w:ind w:left="480" w:hanging="480"/>
        <w:rPr>
          <w:rFonts w:ascii="Calibri" w:hAnsi="Calibri" w:cs="Calibri"/>
          <w:noProof/>
        </w:rPr>
      </w:pPr>
      <w:r w:rsidRPr="0019449D">
        <w:rPr>
          <w:rFonts w:ascii="Calibri" w:hAnsi="Calibri" w:cs="Calibri"/>
          <w:noProof/>
          <w:szCs w:val="24"/>
        </w:rPr>
        <w:t xml:space="preserve">Zago, M., McIntyre, J., Senot, P., &amp; Lacquaniti, F. (2008). Internal models and prediction of visual gravitational motion. </w:t>
      </w:r>
      <w:r w:rsidRPr="0019449D">
        <w:rPr>
          <w:rFonts w:ascii="Calibri" w:hAnsi="Calibri" w:cs="Calibri"/>
          <w:i/>
          <w:iCs/>
          <w:noProof/>
          <w:szCs w:val="24"/>
        </w:rPr>
        <w:t>Vision Research</w:t>
      </w:r>
      <w:r w:rsidRPr="0019449D">
        <w:rPr>
          <w:rFonts w:ascii="Calibri" w:hAnsi="Calibri" w:cs="Calibri"/>
          <w:noProof/>
          <w:szCs w:val="24"/>
        </w:rPr>
        <w:t xml:space="preserve">, </w:t>
      </w:r>
      <w:r w:rsidRPr="0019449D">
        <w:rPr>
          <w:rFonts w:ascii="Calibri" w:hAnsi="Calibri" w:cs="Calibri"/>
          <w:i/>
          <w:iCs/>
          <w:noProof/>
          <w:szCs w:val="24"/>
        </w:rPr>
        <w:t>48</w:t>
      </w:r>
      <w:r w:rsidRPr="0019449D">
        <w:rPr>
          <w:rFonts w:ascii="Calibri" w:hAnsi="Calibri" w:cs="Calibri"/>
          <w:noProof/>
          <w:szCs w:val="24"/>
        </w:rPr>
        <w:t>(14), 1532–1538. https://doi.org/10.1016/j.visres.2008.04.005</w:t>
      </w:r>
    </w:p>
    <w:p w14:paraId="4F232734" w14:textId="1EA7EFB3" w:rsidR="0019449D" w:rsidRPr="00FE0A7E" w:rsidRDefault="0019449D" w:rsidP="00FE0A7E">
      <w:r>
        <w:fldChar w:fldCharType="end"/>
      </w:r>
    </w:p>
    <w:sectPr w:rsidR="0019449D" w:rsidRPr="00FE0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jörn Jörges" w:date="2021-10-18T06:21:00Z" w:initials="BJ">
    <w:p w14:paraId="4B8BBACC" w14:textId="74361B9D" w:rsidR="00712B64" w:rsidRDefault="00712B64">
      <w:pPr>
        <w:pStyle w:val="CommentText"/>
      </w:pPr>
      <w:r>
        <w:rPr>
          <w:rStyle w:val="CommentReference"/>
        </w:rPr>
        <w:annotationRef/>
      </w:r>
      <w:r>
        <w:t>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8BBA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790EB" w16cex:dateUtc="2021-10-18T1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8BBACC" w16cid:durableId="251790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D95FAD"/>
    <w:multiLevelType w:val="hybridMultilevel"/>
    <w:tmpl w:val="D3FE4DF0"/>
    <w:lvl w:ilvl="0" w:tplc="876E18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5F4D25"/>
    <w:multiLevelType w:val="hybridMultilevel"/>
    <w:tmpl w:val="7694766A"/>
    <w:lvl w:ilvl="0" w:tplc="63C2999C">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04D"/>
    <w:rsid w:val="00010303"/>
    <w:rsid w:val="0001116F"/>
    <w:rsid w:val="00020609"/>
    <w:rsid w:val="00031667"/>
    <w:rsid w:val="000350A4"/>
    <w:rsid w:val="00052818"/>
    <w:rsid w:val="000572BE"/>
    <w:rsid w:val="00060CEF"/>
    <w:rsid w:val="00082629"/>
    <w:rsid w:val="00097E54"/>
    <w:rsid w:val="000A13FA"/>
    <w:rsid w:val="000A59CF"/>
    <w:rsid w:val="000A68FF"/>
    <w:rsid w:val="000B33A4"/>
    <w:rsid w:val="000C7B35"/>
    <w:rsid w:val="000D26ED"/>
    <w:rsid w:val="001002F1"/>
    <w:rsid w:val="0010139D"/>
    <w:rsid w:val="00106EAF"/>
    <w:rsid w:val="00110D4F"/>
    <w:rsid w:val="00111717"/>
    <w:rsid w:val="001160A3"/>
    <w:rsid w:val="00116871"/>
    <w:rsid w:val="00122F4D"/>
    <w:rsid w:val="001242E5"/>
    <w:rsid w:val="0012469A"/>
    <w:rsid w:val="001318AB"/>
    <w:rsid w:val="00142A9F"/>
    <w:rsid w:val="0014510B"/>
    <w:rsid w:val="00147AEB"/>
    <w:rsid w:val="00152D44"/>
    <w:rsid w:val="00157764"/>
    <w:rsid w:val="00162084"/>
    <w:rsid w:val="00172AD1"/>
    <w:rsid w:val="00176482"/>
    <w:rsid w:val="0018350B"/>
    <w:rsid w:val="0019449D"/>
    <w:rsid w:val="00196009"/>
    <w:rsid w:val="001A0A6A"/>
    <w:rsid w:val="001A62F6"/>
    <w:rsid w:val="001B41C0"/>
    <w:rsid w:val="001C263B"/>
    <w:rsid w:val="001D582A"/>
    <w:rsid w:val="001F412A"/>
    <w:rsid w:val="00203050"/>
    <w:rsid w:val="0021247F"/>
    <w:rsid w:val="002137E1"/>
    <w:rsid w:val="00214BFF"/>
    <w:rsid w:val="00221120"/>
    <w:rsid w:val="00236E3D"/>
    <w:rsid w:val="00253206"/>
    <w:rsid w:val="00257954"/>
    <w:rsid w:val="002608E5"/>
    <w:rsid w:val="00273434"/>
    <w:rsid w:val="00274F73"/>
    <w:rsid w:val="002974B0"/>
    <w:rsid w:val="002D609B"/>
    <w:rsid w:val="002F598A"/>
    <w:rsid w:val="00304D6B"/>
    <w:rsid w:val="00305C68"/>
    <w:rsid w:val="0031373F"/>
    <w:rsid w:val="00347888"/>
    <w:rsid w:val="00350A80"/>
    <w:rsid w:val="0035310B"/>
    <w:rsid w:val="00362FDD"/>
    <w:rsid w:val="0036455B"/>
    <w:rsid w:val="003745FC"/>
    <w:rsid w:val="003755F5"/>
    <w:rsid w:val="00375AC1"/>
    <w:rsid w:val="00382584"/>
    <w:rsid w:val="003A5C4D"/>
    <w:rsid w:val="003B4C12"/>
    <w:rsid w:val="003C402E"/>
    <w:rsid w:val="003D44EA"/>
    <w:rsid w:val="003D757B"/>
    <w:rsid w:val="003F0340"/>
    <w:rsid w:val="003F188C"/>
    <w:rsid w:val="003F1DF1"/>
    <w:rsid w:val="003F3EA5"/>
    <w:rsid w:val="0041537B"/>
    <w:rsid w:val="00436AC1"/>
    <w:rsid w:val="0044324C"/>
    <w:rsid w:val="00443AF6"/>
    <w:rsid w:val="00446541"/>
    <w:rsid w:val="00447567"/>
    <w:rsid w:val="00452185"/>
    <w:rsid w:val="00454213"/>
    <w:rsid w:val="00471F4D"/>
    <w:rsid w:val="004764B7"/>
    <w:rsid w:val="00476807"/>
    <w:rsid w:val="0048516D"/>
    <w:rsid w:val="004856E3"/>
    <w:rsid w:val="004960E3"/>
    <w:rsid w:val="004A3B0B"/>
    <w:rsid w:val="004A4D27"/>
    <w:rsid w:val="004B13F7"/>
    <w:rsid w:val="004C7F20"/>
    <w:rsid w:val="004D1AD4"/>
    <w:rsid w:val="004D1F9A"/>
    <w:rsid w:val="004D3AAE"/>
    <w:rsid w:val="004E2466"/>
    <w:rsid w:val="004F62FD"/>
    <w:rsid w:val="004F6C21"/>
    <w:rsid w:val="00507E0A"/>
    <w:rsid w:val="0053369B"/>
    <w:rsid w:val="00541020"/>
    <w:rsid w:val="005519D0"/>
    <w:rsid w:val="00552F17"/>
    <w:rsid w:val="00553D41"/>
    <w:rsid w:val="00556B07"/>
    <w:rsid w:val="00562A10"/>
    <w:rsid w:val="00565274"/>
    <w:rsid w:val="00582A5D"/>
    <w:rsid w:val="005A54A8"/>
    <w:rsid w:val="005B08FA"/>
    <w:rsid w:val="005C4459"/>
    <w:rsid w:val="005C676A"/>
    <w:rsid w:val="005D6746"/>
    <w:rsid w:val="005E5969"/>
    <w:rsid w:val="005F2E35"/>
    <w:rsid w:val="00612B59"/>
    <w:rsid w:val="00622361"/>
    <w:rsid w:val="0063224C"/>
    <w:rsid w:val="00632B2B"/>
    <w:rsid w:val="006357F4"/>
    <w:rsid w:val="00640315"/>
    <w:rsid w:val="00647E46"/>
    <w:rsid w:val="00652726"/>
    <w:rsid w:val="00652D57"/>
    <w:rsid w:val="00667F09"/>
    <w:rsid w:val="006714D3"/>
    <w:rsid w:val="00672E2F"/>
    <w:rsid w:val="00674158"/>
    <w:rsid w:val="00680FC6"/>
    <w:rsid w:val="0068152E"/>
    <w:rsid w:val="00682D07"/>
    <w:rsid w:val="006A1407"/>
    <w:rsid w:val="006B5FA8"/>
    <w:rsid w:val="006C53F1"/>
    <w:rsid w:val="006D3FE7"/>
    <w:rsid w:val="006E2F3C"/>
    <w:rsid w:val="006F23B3"/>
    <w:rsid w:val="00712B64"/>
    <w:rsid w:val="00747D00"/>
    <w:rsid w:val="007539DE"/>
    <w:rsid w:val="00774AE8"/>
    <w:rsid w:val="00777625"/>
    <w:rsid w:val="007859D3"/>
    <w:rsid w:val="007A2239"/>
    <w:rsid w:val="007A3559"/>
    <w:rsid w:val="007C116B"/>
    <w:rsid w:val="007F3C81"/>
    <w:rsid w:val="007F6DF4"/>
    <w:rsid w:val="00806E06"/>
    <w:rsid w:val="008100AD"/>
    <w:rsid w:val="0081086E"/>
    <w:rsid w:val="008132A9"/>
    <w:rsid w:val="00823F3E"/>
    <w:rsid w:val="00827762"/>
    <w:rsid w:val="00834A5C"/>
    <w:rsid w:val="008520FE"/>
    <w:rsid w:val="008709EC"/>
    <w:rsid w:val="00877693"/>
    <w:rsid w:val="008859C7"/>
    <w:rsid w:val="00891780"/>
    <w:rsid w:val="008A29B7"/>
    <w:rsid w:val="008C0E7D"/>
    <w:rsid w:val="008D4BEE"/>
    <w:rsid w:val="008E1BC8"/>
    <w:rsid w:val="008E476A"/>
    <w:rsid w:val="008E79ED"/>
    <w:rsid w:val="008F0030"/>
    <w:rsid w:val="008F3E6F"/>
    <w:rsid w:val="00906303"/>
    <w:rsid w:val="009223B5"/>
    <w:rsid w:val="009274A6"/>
    <w:rsid w:val="00932D63"/>
    <w:rsid w:val="009375B0"/>
    <w:rsid w:val="00941CCF"/>
    <w:rsid w:val="00952120"/>
    <w:rsid w:val="009525E9"/>
    <w:rsid w:val="0095499F"/>
    <w:rsid w:val="00960692"/>
    <w:rsid w:val="009636F3"/>
    <w:rsid w:val="0098377F"/>
    <w:rsid w:val="0098404D"/>
    <w:rsid w:val="009858EE"/>
    <w:rsid w:val="009A7B94"/>
    <w:rsid w:val="009C52CE"/>
    <w:rsid w:val="009D027C"/>
    <w:rsid w:val="009D39C1"/>
    <w:rsid w:val="009D3F55"/>
    <w:rsid w:val="009D4DA1"/>
    <w:rsid w:val="009E09F5"/>
    <w:rsid w:val="009E61E7"/>
    <w:rsid w:val="009E782F"/>
    <w:rsid w:val="00A248DC"/>
    <w:rsid w:val="00A24FC2"/>
    <w:rsid w:val="00A27BFB"/>
    <w:rsid w:val="00A32209"/>
    <w:rsid w:val="00A35C3F"/>
    <w:rsid w:val="00A42A9D"/>
    <w:rsid w:val="00A602DC"/>
    <w:rsid w:val="00A73C19"/>
    <w:rsid w:val="00A847BA"/>
    <w:rsid w:val="00AA14BB"/>
    <w:rsid w:val="00AB20C8"/>
    <w:rsid w:val="00AC0AB9"/>
    <w:rsid w:val="00AC75DA"/>
    <w:rsid w:val="00AD24B0"/>
    <w:rsid w:val="00AD687E"/>
    <w:rsid w:val="00AE3F50"/>
    <w:rsid w:val="00B1187F"/>
    <w:rsid w:val="00B21B63"/>
    <w:rsid w:val="00B27241"/>
    <w:rsid w:val="00B33BDA"/>
    <w:rsid w:val="00B369D1"/>
    <w:rsid w:val="00B728BB"/>
    <w:rsid w:val="00B86540"/>
    <w:rsid w:val="00B968DA"/>
    <w:rsid w:val="00BB703D"/>
    <w:rsid w:val="00BC5738"/>
    <w:rsid w:val="00BD33EC"/>
    <w:rsid w:val="00BF2D09"/>
    <w:rsid w:val="00BF4C78"/>
    <w:rsid w:val="00C041AB"/>
    <w:rsid w:val="00C06A53"/>
    <w:rsid w:val="00C262FD"/>
    <w:rsid w:val="00C425CA"/>
    <w:rsid w:val="00C45173"/>
    <w:rsid w:val="00C504A9"/>
    <w:rsid w:val="00C56B77"/>
    <w:rsid w:val="00C9287E"/>
    <w:rsid w:val="00CA3839"/>
    <w:rsid w:val="00CB0C3D"/>
    <w:rsid w:val="00CB3DC2"/>
    <w:rsid w:val="00CE0D67"/>
    <w:rsid w:val="00CE171D"/>
    <w:rsid w:val="00CF0F07"/>
    <w:rsid w:val="00CF194E"/>
    <w:rsid w:val="00CF3025"/>
    <w:rsid w:val="00D050F9"/>
    <w:rsid w:val="00D05260"/>
    <w:rsid w:val="00D13BF7"/>
    <w:rsid w:val="00D254D2"/>
    <w:rsid w:val="00D32638"/>
    <w:rsid w:val="00D369E7"/>
    <w:rsid w:val="00D5279A"/>
    <w:rsid w:val="00D923BA"/>
    <w:rsid w:val="00DB259D"/>
    <w:rsid w:val="00DB4979"/>
    <w:rsid w:val="00DC1281"/>
    <w:rsid w:val="00DC362A"/>
    <w:rsid w:val="00DC37C5"/>
    <w:rsid w:val="00DD7E25"/>
    <w:rsid w:val="00DE2851"/>
    <w:rsid w:val="00DF2609"/>
    <w:rsid w:val="00E52DEB"/>
    <w:rsid w:val="00E57FD7"/>
    <w:rsid w:val="00E60CCB"/>
    <w:rsid w:val="00E80C03"/>
    <w:rsid w:val="00E8666E"/>
    <w:rsid w:val="00E91586"/>
    <w:rsid w:val="00E9382C"/>
    <w:rsid w:val="00EA54F5"/>
    <w:rsid w:val="00EA6F58"/>
    <w:rsid w:val="00EC6B61"/>
    <w:rsid w:val="00ED0B4A"/>
    <w:rsid w:val="00ED4FE7"/>
    <w:rsid w:val="00ED544A"/>
    <w:rsid w:val="00ED7FC6"/>
    <w:rsid w:val="00EF219A"/>
    <w:rsid w:val="00F01003"/>
    <w:rsid w:val="00F063C8"/>
    <w:rsid w:val="00F142EB"/>
    <w:rsid w:val="00F2481E"/>
    <w:rsid w:val="00F32F59"/>
    <w:rsid w:val="00F37278"/>
    <w:rsid w:val="00F41AE3"/>
    <w:rsid w:val="00F5326B"/>
    <w:rsid w:val="00F5360E"/>
    <w:rsid w:val="00F53FF9"/>
    <w:rsid w:val="00F62C60"/>
    <w:rsid w:val="00F63000"/>
    <w:rsid w:val="00F7147C"/>
    <w:rsid w:val="00F71FFD"/>
    <w:rsid w:val="00F80BEC"/>
    <w:rsid w:val="00F81FA2"/>
    <w:rsid w:val="00F90937"/>
    <w:rsid w:val="00F90D97"/>
    <w:rsid w:val="00F961AF"/>
    <w:rsid w:val="00FA2E15"/>
    <w:rsid w:val="00FA5355"/>
    <w:rsid w:val="00FB385F"/>
    <w:rsid w:val="00FB6D00"/>
    <w:rsid w:val="00FC36E8"/>
    <w:rsid w:val="00FC475E"/>
    <w:rsid w:val="00FC5C9E"/>
    <w:rsid w:val="00FD6214"/>
    <w:rsid w:val="00FE0A7E"/>
    <w:rsid w:val="00FE1E34"/>
    <w:rsid w:val="00FE2076"/>
    <w:rsid w:val="00FF33F8"/>
    <w:rsid w:val="00FF6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B5C253"/>
  <w15:chartTrackingRefBased/>
  <w15:docId w15:val="{FA75050C-4BA0-4234-A209-FE5F319ED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4F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F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404D"/>
    <w:rPr>
      <w:color w:val="808080"/>
    </w:rPr>
  </w:style>
  <w:style w:type="table" w:styleId="TableGrid">
    <w:name w:val="Table Grid"/>
    <w:basedOn w:val="TableNormal"/>
    <w:uiPriority w:val="39"/>
    <w:rsid w:val="00984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74F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4F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E09F5"/>
    <w:pPr>
      <w:ind w:left="720"/>
      <w:contextualSpacing/>
    </w:pPr>
  </w:style>
  <w:style w:type="paragraph" w:styleId="Caption">
    <w:name w:val="caption"/>
    <w:basedOn w:val="Normal"/>
    <w:next w:val="Normal"/>
    <w:uiPriority w:val="35"/>
    <w:unhideWhenUsed/>
    <w:qFormat/>
    <w:rsid w:val="009223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1F412A"/>
    <w:rPr>
      <w:color w:val="0563C1" w:themeColor="hyperlink"/>
      <w:u w:val="single"/>
    </w:rPr>
  </w:style>
  <w:style w:type="character" w:styleId="UnresolvedMention">
    <w:name w:val="Unresolved Mention"/>
    <w:basedOn w:val="DefaultParagraphFont"/>
    <w:uiPriority w:val="99"/>
    <w:semiHidden/>
    <w:unhideWhenUsed/>
    <w:rsid w:val="001F412A"/>
    <w:rPr>
      <w:color w:val="605E5C"/>
      <w:shd w:val="clear" w:color="auto" w:fill="E1DFDD"/>
    </w:rPr>
  </w:style>
  <w:style w:type="character" w:styleId="CommentReference">
    <w:name w:val="annotation reference"/>
    <w:basedOn w:val="DefaultParagraphFont"/>
    <w:uiPriority w:val="99"/>
    <w:semiHidden/>
    <w:unhideWhenUsed/>
    <w:rsid w:val="007C116B"/>
    <w:rPr>
      <w:sz w:val="16"/>
      <w:szCs w:val="16"/>
    </w:rPr>
  </w:style>
  <w:style w:type="paragraph" w:styleId="CommentText">
    <w:name w:val="annotation text"/>
    <w:basedOn w:val="Normal"/>
    <w:link w:val="CommentTextChar"/>
    <w:uiPriority w:val="99"/>
    <w:semiHidden/>
    <w:unhideWhenUsed/>
    <w:rsid w:val="007C116B"/>
    <w:pPr>
      <w:spacing w:line="240" w:lineRule="auto"/>
    </w:pPr>
    <w:rPr>
      <w:sz w:val="20"/>
      <w:szCs w:val="20"/>
    </w:rPr>
  </w:style>
  <w:style w:type="character" w:customStyle="1" w:styleId="CommentTextChar">
    <w:name w:val="Comment Text Char"/>
    <w:basedOn w:val="DefaultParagraphFont"/>
    <w:link w:val="CommentText"/>
    <w:uiPriority w:val="99"/>
    <w:semiHidden/>
    <w:rsid w:val="007C116B"/>
    <w:rPr>
      <w:sz w:val="20"/>
      <w:szCs w:val="20"/>
    </w:rPr>
  </w:style>
  <w:style w:type="paragraph" w:styleId="CommentSubject">
    <w:name w:val="annotation subject"/>
    <w:basedOn w:val="CommentText"/>
    <w:next w:val="CommentText"/>
    <w:link w:val="CommentSubjectChar"/>
    <w:uiPriority w:val="99"/>
    <w:semiHidden/>
    <w:unhideWhenUsed/>
    <w:rsid w:val="007C116B"/>
    <w:rPr>
      <w:b/>
      <w:bCs/>
    </w:rPr>
  </w:style>
  <w:style w:type="character" w:customStyle="1" w:styleId="CommentSubjectChar">
    <w:name w:val="Comment Subject Char"/>
    <w:basedOn w:val="CommentTextChar"/>
    <w:link w:val="CommentSubject"/>
    <w:uiPriority w:val="99"/>
    <w:semiHidden/>
    <w:rsid w:val="007C116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6747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ithub.com/b-jorges/Predicting-while-Moving/blob/main/Analysis%20Prediction.R" TargetMode="External"/><Relationship Id="rId26" Type="http://schemas.openxmlformats.org/officeDocument/2006/relationships/hyperlink" Target="https://github.com/b-jorges/Predicting-while-Moving/blob/main/Analysis%20Correlation.R" TargetMode="External"/><Relationship Id="rId3" Type="http://schemas.openxmlformats.org/officeDocument/2006/relationships/styles" Target="styles.xml"/><Relationship Id="rId21" Type="http://schemas.openxmlformats.org/officeDocument/2006/relationships/image" Target="media/image5.jpeg"/><Relationship Id="rId34" Type="http://schemas.openxmlformats.org/officeDocument/2006/relationships/theme" Target="theme/theme1.xml"/><Relationship Id="rId7" Type="http://schemas.openxmlformats.org/officeDocument/2006/relationships/hyperlink" Target="https://osf.io/gakp5/" TargetMode="External"/><Relationship Id="rId12" Type="http://schemas.openxmlformats.org/officeDocument/2006/relationships/image" Target="media/image2.png"/><Relationship Id="rId17" Type="http://schemas.openxmlformats.org/officeDocument/2006/relationships/hyperlink" Target="https://www.youtube.com/watch?v=7EA21uNC5Rw&amp;ab_channel=Bj%C3%B6rnJ%C3%B6rges" TargetMode="External"/><Relationship Id="rId25" Type="http://schemas.openxmlformats.org/officeDocument/2006/relationships/hyperlink" Target="https://github.com/b-jorges/Predicting-while-Moving/blob/main/Analysis%20Speed%20Estimation.R" TargetMode="External"/><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github.com/b-jorges/Predicting-while-Moving/blob/main/Instructions%20Predicting%20while%20moving.pdf" TargetMode="External"/><Relationship Id="rId20" Type="http://schemas.openxmlformats.org/officeDocument/2006/relationships/hyperlink" Target="https://github.com/b-jorges/Predicting-while-Moving/blob/main/Predictions%20Correlations.R"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github.com/b-jorges/Stereotest" TargetMode="External"/><Relationship Id="rId11" Type="http://schemas.openxmlformats.org/officeDocument/2006/relationships/image" Target="media/image1.png"/><Relationship Id="rId24" Type="http://schemas.openxmlformats.org/officeDocument/2006/relationships/hyperlink" Target="https://github.com/b-jorges/Predicting-while-Moving/blob/main/Analysis%20Prediction.R"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youtube.com/watch?v=05JA19xoieY&amp;ab_channel=Bj%C3%B6rnJ%C3%B6rges" TargetMode="External"/><Relationship Id="rId23" Type="http://schemas.openxmlformats.org/officeDocument/2006/relationships/image" Target="media/image7.jpeg"/><Relationship Id="rId28" Type="http://schemas.microsoft.com/office/2011/relationships/commentsExtended" Target="commentsExtended.xml"/><Relationship Id="rId10" Type="http://schemas.openxmlformats.org/officeDocument/2006/relationships/hyperlink" Target="https://www.youtube.com/watch?v=iAfY7mxEqSI&amp;ab_channel=Bj%C3%B6rnJ%C3%B6rges" TargetMode="External"/><Relationship Id="rId19" Type="http://schemas.openxmlformats.org/officeDocument/2006/relationships/hyperlink" Target="https://github.com/b-jorges/Predicting-while-Moving/blob/main/Analysis%20Speed%20Estimation.R" TargetMode="External"/><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hyperlink" Target="https://www.youtube.com/watch?v=phratRswyao&amp;ab_channel=Bj%C3%B6rnJ%C3%B6rges" TargetMode="External"/><Relationship Id="rId14" Type="http://schemas.openxmlformats.org/officeDocument/2006/relationships/image" Target="media/image4.PNG"/><Relationship Id="rId22" Type="http://schemas.openxmlformats.org/officeDocument/2006/relationships/image" Target="media/image6.jpeg"/><Relationship Id="rId27" Type="http://schemas.openxmlformats.org/officeDocument/2006/relationships/comments" Target="comments.xml"/><Relationship Id="rId30" Type="http://schemas.microsoft.com/office/2018/08/relationships/commentsExtensible" Target="commentsExtensible.xml"/><Relationship Id="rId8" Type="http://schemas.openxmlformats.org/officeDocument/2006/relationships/hyperlink" Target="https://osf.io/6mz4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664B7-B49C-4C73-A686-E587D9016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1</TotalTime>
  <Pages>13</Pages>
  <Words>18617</Words>
  <Characters>106117</Characters>
  <Application>Microsoft Office Word</Application>
  <DocSecurity>0</DocSecurity>
  <Lines>884</Lines>
  <Paragraphs>24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28</cp:revision>
  <dcterms:created xsi:type="dcterms:W3CDTF">2021-08-05T08:07:00Z</dcterms:created>
  <dcterms:modified xsi:type="dcterms:W3CDTF">2021-10-2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